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2DB512" w14:textId="54F6BC3E" w:rsidR="00B86EB3" w:rsidRPr="0014050F" w:rsidRDefault="002C43F6">
      <w:pPr>
        <w:rPr>
          <w:b/>
          <w:sz w:val="44"/>
          <w:szCs w:val="44"/>
        </w:rPr>
      </w:pPr>
      <w:r>
        <w:rPr>
          <w:b/>
          <w:sz w:val="44"/>
          <w:szCs w:val="44"/>
        </w:rPr>
        <w:t>The Regime Shift Detector: a</w:t>
      </w:r>
      <w:r w:rsidRPr="0014050F">
        <w:rPr>
          <w:b/>
          <w:sz w:val="44"/>
          <w:szCs w:val="44"/>
        </w:rPr>
        <w:t xml:space="preserve"> </w:t>
      </w:r>
      <w:r>
        <w:rPr>
          <w:b/>
          <w:sz w:val="44"/>
          <w:szCs w:val="44"/>
        </w:rPr>
        <w:t>model</w:t>
      </w:r>
      <w:r w:rsidR="00F03FA1" w:rsidRPr="0014050F">
        <w:rPr>
          <w:b/>
          <w:sz w:val="44"/>
          <w:szCs w:val="44"/>
        </w:rPr>
        <w:t xml:space="preserve"> </w:t>
      </w:r>
      <w:r>
        <w:rPr>
          <w:b/>
          <w:sz w:val="44"/>
          <w:szCs w:val="44"/>
        </w:rPr>
        <w:t>to identify</w:t>
      </w:r>
      <w:r w:rsidRPr="0014050F">
        <w:rPr>
          <w:b/>
          <w:sz w:val="44"/>
          <w:szCs w:val="44"/>
        </w:rPr>
        <w:t xml:space="preserve"> </w:t>
      </w:r>
      <w:r w:rsidR="00F03FA1" w:rsidRPr="0014050F">
        <w:rPr>
          <w:b/>
          <w:sz w:val="44"/>
          <w:szCs w:val="44"/>
        </w:rPr>
        <w:t>changes in dynamic rules governing population fluctuations</w:t>
      </w:r>
    </w:p>
    <w:p w14:paraId="44882571" w14:textId="77777777" w:rsidR="00F03FA1" w:rsidRDefault="00F03FA1"/>
    <w:p w14:paraId="361138D7" w14:textId="77777777" w:rsidR="00F03FA1" w:rsidRDefault="00F03FA1">
      <w:r>
        <w:t>C.A. Bahlai</w:t>
      </w:r>
      <w:r w:rsidR="00925826" w:rsidRPr="001F1F22">
        <w:rPr>
          <w:vertAlign w:val="superscript"/>
        </w:rPr>
        <w:t>1,2</w:t>
      </w:r>
      <w:r w:rsidRPr="001F1F22">
        <w:rPr>
          <w:vertAlign w:val="superscript"/>
        </w:rPr>
        <w:t xml:space="preserve"> </w:t>
      </w:r>
      <w:r>
        <w:t>And E.F. Zipkin</w:t>
      </w:r>
      <w:r w:rsidR="001F1F22" w:rsidRPr="001F1F22">
        <w:rPr>
          <w:vertAlign w:val="superscript"/>
        </w:rPr>
        <w:t>2</w:t>
      </w:r>
    </w:p>
    <w:p w14:paraId="4DBE734F" w14:textId="77777777" w:rsidR="001F1F22" w:rsidRDefault="001F1F22">
      <w:r>
        <w:t xml:space="preserve">1 Department of Biological Sciences, Kent State University. Kent, Ohio, United States of America. Email for correspondence: </w:t>
      </w:r>
      <w:hyperlink r:id="rId5" w:history="1">
        <w:r w:rsidRPr="006F2F95">
          <w:rPr>
            <w:rStyle w:val="Hyperlink"/>
          </w:rPr>
          <w:t>cbahlai@kent.edu</w:t>
        </w:r>
      </w:hyperlink>
    </w:p>
    <w:p w14:paraId="1E5A8A6C" w14:textId="33450363" w:rsidR="001F1F22" w:rsidRDefault="001F1F22">
      <w:r>
        <w:t>2 Department of Integrative Biology</w:t>
      </w:r>
      <w:r w:rsidR="002C43F6">
        <w:t xml:space="preserve">; </w:t>
      </w:r>
      <w:r>
        <w:t>Program in Ecology, Evolutionary Biology and Behavior, Michigan State University, East Lansing, Michigan, United States of America.</w:t>
      </w:r>
    </w:p>
    <w:p w14:paraId="127D1A38" w14:textId="77777777" w:rsidR="001F1F22" w:rsidRDefault="001F1F22"/>
    <w:p w14:paraId="646386AC" w14:textId="77777777" w:rsidR="00FE5AC4" w:rsidRDefault="00FE5AC4">
      <w:pPr>
        <w:rPr>
          <w:b/>
        </w:rPr>
      </w:pPr>
      <w:r>
        <w:rPr>
          <w:b/>
        </w:rPr>
        <w:br w:type="page"/>
      </w:r>
    </w:p>
    <w:p w14:paraId="59325464" w14:textId="77777777" w:rsidR="00F03FA1" w:rsidRDefault="00F03FA1">
      <w:pPr>
        <w:rPr>
          <w:b/>
        </w:rPr>
      </w:pPr>
      <w:r w:rsidRPr="00351C6A">
        <w:rPr>
          <w:b/>
        </w:rPr>
        <w:lastRenderedPageBreak/>
        <w:t xml:space="preserve">Abstract </w:t>
      </w:r>
    </w:p>
    <w:p w14:paraId="7ADC6D58" w14:textId="4890A1F5" w:rsidR="00E60134" w:rsidRPr="0014050F" w:rsidRDefault="00E60134" w:rsidP="00E60134">
      <w:r w:rsidRPr="0014050F">
        <w:t xml:space="preserve">1: </w:t>
      </w:r>
      <w:r w:rsidR="00F740EE">
        <w:t>E</w:t>
      </w:r>
      <w:r w:rsidRPr="0014050F">
        <w:t xml:space="preserve">nvironmental factors </w:t>
      </w:r>
      <w:r w:rsidR="00F740EE">
        <w:t xml:space="preserve">may </w:t>
      </w:r>
      <w:r w:rsidRPr="0014050F">
        <w:t xml:space="preserve">interact with </w:t>
      </w:r>
      <w:r w:rsidR="00F740EE">
        <w:t xml:space="preserve">internal rules of </w:t>
      </w:r>
      <w:r w:rsidRPr="0014050F">
        <w:t>density dependent population regulation</w:t>
      </w:r>
      <w:r w:rsidR="00F740EE">
        <w:t>, sometimes perturbing systems to alternate dynamic states</w:t>
      </w:r>
      <w:r w:rsidRPr="0014050F">
        <w:t xml:space="preserve">. </w:t>
      </w:r>
      <w:r w:rsidR="00F740EE">
        <w:t>Yet, p</w:t>
      </w:r>
      <w:r w:rsidRPr="0014050F">
        <w:t>inpointing when sustained state changes occur in naturally fluctuating populations has</w:t>
      </w:r>
      <w:r w:rsidR="0014050F">
        <w:t xml:space="preserve"> </w:t>
      </w:r>
      <w:r w:rsidRPr="0014050F">
        <w:t xml:space="preserve">remained unresolved. </w:t>
      </w:r>
      <w:r w:rsidR="002C43F6">
        <w:t>A</w:t>
      </w:r>
      <w:r w:rsidRPr="0014050F">
        <w:t>n analytical approach which allows the identification of timing and magnitude of such changes</w:t>
      </w:r>
      <w:r w:rsidR="00111F23">
        <w:t>, or “regime shifts”,</w:t>
      </w:r>
      <w:r w:rsidRPr="0014050F">
        <w:t xml:space="preserve"> would advance our understanding and have the potential to direct the management of species of economic or conservation concern. </w:t>
      </w:r>
    </w:p>
    <w:p w14:paraId="755BD42F" w14:textId="1AEDD4C9" w:rsidR="00E60134" w:rsidRPr="0014050F" w:rsidRDefault="00E60134" w:rsidP="00E60134">
      <w:r w:rsidRPr="0014050F">
        <w:t xml:space="preserve">2: We develop a generalizable </w:t>
      </w:r>
      <w:r w:rsidR="00067FB7">
        <w:t>model</w:t>
      </w:r>
      <w:r w:rsidRPr="0014050F">
        <w:t xml:space="preserve">, the “Regime Shift Detector” for adapting a simple density dependent model to detecting shifts in </w:t>
      </w:r>
      <w:r w:rsidR="00067FB7">
        <w:t xml:space="preserve">the </w:t>
      </w:r>
      <w:r w:rsidRPr="0014050F">
        <w:t xml:space="preserve">dynamic regime </w:t>
      </w:r>
      <w:r w:rsidR="00067FB7">
        <w:t>observed in</w:t>
      </w:r>
      <w:r w:rsidR="00067FB7" w:rsidRPr="0014050F">
        <w:t xml:space="preserve"> </w:t>
      </w:r>
      <w:r w:rsidRPr="0014050F">
        <w:t xml:space="preserve">population time series data. This </w:t>
      </w:r>
      <w:r w:rsidR="00067FB7">
        <w:t>model</w:t>
      </w:r>
      <w:r w:rsidR="00067FB7" w:rsidRPr="0014050F">
        <w:t xml:space="preserve"> </w:t>
      </w:r>
      <w:r w:rsidRPr="0014050F">
        <w:t xml:space="preserve">was developed </w:t>
      </w:r>
      <w:r w:rsidR="00067FB7">
        <w:t xml:space="preserve">to be used as a generalizable tool comprised of a </w:t>
      </w:r>
      <w:r w:rsidRPr="0014050F">
        <w:t>suite of functions for examining population time series data for the presence, location, and magnitude of shifts</w:t>
      </w:r>
      <w:r w:rsidR="00F740EE">
        <w:t>. The model</w:t>
      </w:r>
      <w:r w:rsidR="0014050F" w:rsidRPr="0014050F">
        <w:t xml:space="preserve"> </w:t>
      </w:r>
      <w:r w:rsidR="00F740EE" w:rsidRPr="0014050F">
        <w:t>us</w:t>
      </w:r>
      <w:r w:rsidR="00F740EE">
        <w:t xml:space="preserve">es </w:t>
      </w:r>
      <w:r w:rsidR="0014050F" w:rsidRPr="0014050F">
        <w:t>an iterative approach to fitting the Ricker model on subsets of time series</w:t>
      </w:r>
      <w:r w:rsidR="002C43F6">
        <w:t xml:space="preserve"> data</w:t>
      </w:r>
      <w:r w:rsidR="0014050F" w:rsidRPr="0014050F">
        <w:t>, and ranking the fit of the break point combination using model selection. We</w:t>
      </w:r>
      <w:r w:rsidRPr="0014050F">
        <w:t xml:space="preserve"> examine</w:t>
      </w:r>
      <w:r w:rsidR="0014050F" w:rsidRPr="0014050F">
        <w:t>d</w:t>
      </w:r>
      <w:r w:rsidRPr="0014050F">
        <w:t xml:space="preserve"> the performance of this</w:t>
      </w:r>
      <w:r w:rsidR="00F740EE">
        <w:t xml:space="preserve"> model</w:t>
      </w:r>
      <w:r w:rsidRPr="0014050F">
        <w:t xml:space="preserve"> with simulated data and two real-world case studies </w:t>
      </w:r>
      <w:r w:rsidR="00752458" w:rsidRPr="0014050F">
        <w:t xml:space="preserve">involving </w:t>
      </w:r>
      <w:r w:rsidR="00871640">
        <w:t>&gt;</w:t>
      </w:r>
      <w:r w:rsidR="00752458" w:rsidRPr="0014050F">
        <w:t>20-year</w:t>
      </w:r>
      <w:r w:rsidRPr="0014050F">
        <w:t xml:space="preserve"> population</w:t>
      </w:r>
      <w:r w:rsidR="00752458" w:rsidRPr="0014050F">
        <w:t xml:space="preserve"> time series datasets documenting species </w:t>
      </w:r>
      <w:r w:rsidRPr="0014050F">
        <w:t>of conservation and economic concern.</w:t>
      </w:r>
    </w:p>
    <w:p w14:paraId="5EE7FBCB" w14:textId="76E623EC" w:rsidR="00E60134" w:rsidRPr="0014050F" w:rsidRDefault="00E60134" w:rsidP="00E60134">
      <w:r w:rsidRPr="0014050F">
        <w:t xml:space="preserve">3: We found that under low sampling error conditions, the regime shift detector </w:t>
      </w:r>
      <w:r w:rsidR="00067FB7">
        <w:t>mode</w:t>
      </w:r>
      <w:r w:rsidR="00067FB7" w:rsidRPr="0014050F">
        <w:t xml:space="preserve">l </w:t>
      </w:r>
      <w:r w:rsidR="00067FB7">
        <w:t>accurately</w:t>
      </w:r>
      <w:r w:rsidRPr="0014050F">
        <w:t xml:space="preserve"> </w:t>
      </w:r>
      <w:r w:rsidR="00067FB7" w:rsidRPr="0014050F">
        <w:t>identif</w:t>
      </w:r>
      <w:r w:rsidR="00067FB7">
        <w:t>ied</w:t>
      </w:r>
      <w:r w:rsidRPr="0014050F">
        <w:t xml:space="preserve"> no shift scenarios in approximately </w:t>
      </w:r>
      <w:r w:rsidR="00871640">
        <w:t>9</w:t>
      </w:r>
      <w:r w:rsidR="00871640" w:rsidRPr="0014050F">
        <w:t>0</w:t>
      </w:r>
      <w:r w:rsidRPr="0014050F">
        <w:t xml:space="preserve">% of cases, and </w:t>
      </w:r>
      <w:r w:rsidR="00871640">
        <w:t xml:space="preserve">identified </w:t>
      </w:r>
      <w:r w:rsidR="00752458" w:rsidRPr="0014050F">
        <w:t>1</w:t>
      </w:r>
      <w:r w:rsidR="00871640">
        <w:t xml:space="preserve"> and </w:t>
      </w:r>
      <w:r w:rsidR="00752458" w:rsidRPr="0014050F">
        <w:t xml:space="preserve">2 break scenarios in </w:t>
      </w:r>
      <w:r w:rsidR="00752458" w:rsidRPr="0014050F">
        <w:rPr>
          <w:rFonts w:cstheme="minorHAnsi"/>
        </w:rPr>
        <w:t>≥</w:t>
      </w:r>
      <w:r w:rsidR="00871640">
        <w:t>7</w:t>
      </w:r>
      <w:r w:rsidR="00871640" w:rsidRPr="0014050F">
        <w:t>0</w:t>
      </w:r>
      <w:r w:rsidR="00752458" w:rsidRPr="0014050F">
        <w:t>% of cases</w:t>
      </w:r>
      <w:r w:rsidR="00871640">
        <w:t xml:space="preserve"> and identified 3 or more break scenarios with &gt;80% accuracy</w:t>
      </w:r>
      <w:r w:rsidR="00752458" w:rsidRPr="0014050F">
        <w:t>, although its performance declined as sampling error increased. In our case study examining the invasion process of</w:t>
      </w:r>
      <w:r w:rsidR="00067FB7">
        <w:t xml:space="preserve"> </w:t>
      </w:r>
      <w:r w:rsidR="00871640">
        <w:t xml:space="preserve">Multicolored Asian Ladybeetle </w:t>
      </w:r>
      <w:r w:rsidR="00067FB7">
        <w:t>(</w:t>
      </w:r>
      <w:r w:rsidR="00752458" w:rsidRPr="0014050F">
        <w:rPr>
          <w:i/>
        </w:rPr>
        <w:t>Harmonia axyridis</w:t>
      </w:r>
      <w:r w:rsidR="00067FB7">
        <w:t>)</w:t>
      </w:r>
      <w:r w:rsidR="00752458" w:rsidRPr="0014050F">
        <w:t>, the regime shift detector identified shifts in population cycling associated with</w:t>
      </w:r>
      <w:r w:rsidR="00871640">
        <w:t xml:space="preserve"> known variation in</w:t>
      </w:r>
      <w:r w:rsidR="00752458" w:rsidRPr="0014050F">
        <w:t xml:space="preserve"> prey availability. However, </w:t>
      </w:r>
      <w:r w:rsidR="00067FB7">
        <w:t xml:space="preserve">in </w:t>
      </w:r>
      <w:r w:rsidR="00752458" w:rsidRPr="0014050F">
        <w:t>the case study examine population cycling in Monarch butterflies</w:t>
      </w:r>
      <w:r w:rsidR="00871640">
        <w:t xml:space="preserve"> (</w:t>
      </w:r>
      <w:r w:rsidR="00871640" w:rsidRPr="00841C12">
        <w:rPr>
          <w:i/>
        </w:rPr>
        <w:t>Danaus plexippus</w:t>
      </w:r>
      <w:r w:rsidR="00871640">
        <w:t>)</w:t>
      </w:r>
      <w:r w:rsidR="00752458" w:rsidRPr="0014050F">
        <w:t xml:space="preserve">, the regime shift detector tool’s results were more ambiguous, suggesting </w:t>
      </w:r>
      <w:r w:rsidR="00F31AB6">
        <w:t xml:space="preserve">that </w:t>
      </w:r>
      <w:r w:rsidR="00752458" w:rsidRPr="0014050F">
        <w:t xml:space="preserve">multiple super-imposed processes </w:t>
      </w:r>
      <w:r w:rsidR="00F31AB6">
        <w:t>ar</w:t>
      </w:r>
      <w:r w:rsidR="00F31AB6" w:rsidRPr="0014050F">
        <w:t xml:space="preserve">e </w:t>
      </w:r>
      <w:r w:rsidR="00752458" w:rsidRPr="0014050F">
        <w:t>involved in the decline of this species.</w:t>
      </w:r>
    </w:p>
    <w:p w14:paraId="04B38A2B" w14:textId="67672478" w:rsidR="00E60134" w:rsidRPr="0014050F" w:rsidRDefault="00E60134" w:rsidP="00E60134">
      <w:r w:rsidRPr="0014050F">
        <w:t>4: When interpreted in the context of known species biology, the regime shift detector has the potential to aide management decisions and identify and rank critical drivers of change in a species</w:t>
      </w:r>
      <w:r w:rsidR="00871640">
        <w:t>’</w:t>
      </w:r>
      <w:r w:rsidRPr="0014050F">
        <w:t xml:space="preserve"> dynamics. In an era of rapid global change affecting species dynamics, it is critical to use tools which allow better understanding of changes to internal regulators of population, and not base management decisions on population numbers alone.</w:t>
      </w:r>
    </w:p>
    <w:p w14:paraId="76C84AEA" w14:textId="77777777" w:rsidR="00E60134" w:rsidRDefault="00E60134"/>
    <w:p w14:paraId="7CEEF528" w14:textId="77777777" w:rsidR="00FE5AC4" w:rsidRDefault="00FE5AC4">
      <w:pPr>
        <w:rPr>
          <w:b/>
        </w:rPr>
      </w:pPr>
      <w:r>
        <w:rPr>
          <w:b/>
        </w:rPr>
        <w:br w:type="page"/>
      </w:r>
    </w:p>
    <w:p w14:paraId="763FED00" w14:textId="77777777" w:rsidR="00F03FA1" w:rsidRPr="00351C6A" w:rsidRDefault="00F03FA1">
      <w:pPr>
        <w:rPr>
          <w:b/>
        </w:rPr>
      </w:pPr>
      <w:r w:rsidRPr="00351C6A">
        <w:rPr>
          <w:b/>
        </w:rPr>
        <w:lastRenderedPageBreak/>
        <w:t>Introduction</w:t>
      </w:r>
    </w:p>
    <w:p w14:paraId="0D740161" w14:textId="7BEEA82E" w:rsidR="00202B26" w:rsidRDefault="00843B6E">
      <w:r>
        <w:t xml:space="preserve">Population </w:t>
      </w:r>
      <w:r w:rsidR="00A755B5">
        <w:t xml:space="preserve">dynamics are governed both by internal, biotic rules, and abiotic  influences, </w:t>
      </w:r>
      <w:r w:rsidR="00B721BE">
        <w:t xml:space="preserve">often </w:t>
      </w:r>
      <w:r w:rsidR="00A755B5">
        <w:t xml:space="preserve">leading to </w:t>
      </w:r>
      <w:r w:rsidR="00871640">
        <w:t>similar</w:t>
      </w:r>
      <w:r>
        <w:t xml:space="preserve"> weighting</w:t>
      </w:r>
      <w:r w:rsidR="00A755B5">
        <w:t xml:space="preserve"> of stochastic and deterministic forces governing population fluctuation patterns</w:t>
      </w:r>
      <w:r w:rsidR="00DE437E">
        <w:t xml:space="preserve"> </w:t>
      </w:r>
      <w:r w:rsidR="00DE437E">
        <w:fldChar w:fldCharType="begin"/>
      </w:r>
      <w:r w:rsidR="00DE437E">
        <w:instrText xml:space="preserve"> ADDIN ZOTERO_ITEM CSL_CITATION {"citationID":"a2in70kd60p","properties":{"formattedCitation":"{\\rtf (Bj\\uc0\\u248{}rnstad and Grenfell 2001)}","plainCitation":"(Bjørnstad and Grenfell 2001)"},"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DE437E">
        <w:fldChar w:fldCharType="separate"/>
      </w:r>
      <w:r w:rsidR="00DE437E" w:rsidRPr="00DE437E">
        <w:rPr>
          <w:rFonts w:ascii="Calibri" w:hAnsi="Calibri" w:cs="Calibri"/>
          <w:szCs w:val="24"/>
        </w:rPr>
        <w:t>(Bjørnstad and Grenfell 2001)</w:t>
      </w:r>
      <w:r w:rsidR="00DE437E">
        <w:fldChar w:fldCharType="end"/>
      </w:r>
      <w:r w:rsidR="00DE437E">
        <w:t xml:space="preserve">. </w:t>
      </w:r>
      <w:r w:rsidR="00A618BF">
        <w:t>External perturbations of dynamic population processes can lead to population or trophic regime shifts, where the internal rules that govern a population’s fluctuations transition to another state</w:t>
      </w:r>
      <w:r w:rsidR="00DE437E">
        <w:t xml:space="preserve"> </w:t>
      </w:r>
      <w:r w:rsidR="00DE437E">
        <w:fldChar w:fldCharType="begin"/>
      </w:r>
      <w:r w:rsidR="00DE437E">
        <w:instrText xml:space="preserve"> ADDIN ZOTERO_ITEM CSL_CITATION {"citationID":"ah706siu9v","properties":{"formattedCitation":"(Hare and Mantua 2000, Carpenter et al. 2008)","plainCitation":"(Hare and Mantua 2000, Carpenter et al. 2008)"},"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rsidR="00DE437E">
        <w:fldChar w:fldCharType="separate"/>
      </w:r>
      <w:r w:rsidR="00DE437E" w:rsidRPr="00DE437E">
        <w:rPr>
          <w:rFonts w:ascii="Calibri" w:hAnsi="Calibri" w:cs="Calibri"/>
        </w:rPr>
        <w:t>(Hare and Mantua 2000, Carpenter et al. 2008)</w:t>
      </w:r>
      <w:r w:rsidR="00DE437E">
        <w:fldChar w:fldCharType="end"/>
      </w:r>
      <w:r w:rsidR="00DE437E">
        <w:t>.</w:t>
      </w:r>
      <w:r w:rsidR="00AD39F8">
        <w:t xml:space="preserve"> </w:t>
      </w:r>
      <w:r w:rsidR="00B538B9">
        <w:t>U</w:t>
      </w:r>
      <w:r w:rsidR="00AD39F8">
        <w:t xml:space="preserve">nderstanding precisely how and when environmental factors interact with density dependent internal population regulation remains a fundamental </w:t>
      </w:r>
      <w:r w:rsidR="00B538B9">
        <w:t xml:space="preserve">challenge </w:t>
      </w:r>
      <w:r w:rsidR="00AD39F8">
        <w:t>in ecology</w:t>
      </w:r>
      <w:r w:rsidR="00183578">
        <w:t xml:space="preserve"> </w:t>
      </w:r>
      <w:r w:rsidR="00183578">
        <w:fldChar w:fldCharType="begin"/>
      </w:r>
      <w:r w:rsidR="004B1518">
        <w:instrText xml:space="preserve"> ADDIN ZOTERO_ITEM CSL_CITATION {"citationID":"z626jZ2R","properties":{"formattedCitation":"(Sutherland et al. 2013, Eason et al. 2016)","plainCitation":"(Sutherland et al. 2013, Eason et al. 2016)"},"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rsidR="00183578">
        <w:fldChar w:fldCharType="separate"/>
      </w:r>
      <w:r w:rsidR="004B1518" w:rsidRPr="004B1518">
        <w:rPr>
          <w:rFonts w:ascii="Calibri" w:hAnsi="Calibri" w:cs="Calibri"/>
        </w:rPr>
        <w:t>(Sutherland et al. 2013, Eason et al. 2016)</w:t>
      </w:r>
      <w:r w:rsidR="00183578">
        <w:fldChar w:fldCharType="end"/>
      </w:r>
      <w:r w:rsidR="00183578">
        <w:t>.</w:t>
      </w:r>
      <w:r w:rsidR="00AD39F8">
        <w:t xml:space="preserve"> </w:t>
      </w:r>
      <w:r w:rsidR="00860407">
        <w:t>A</w:t>
      </w:r>
      <w:r w:rsidR="00AD39F8">
        <w:t xml:space="preserve">n analytical </w:t>
      </w:r>
      <w:r w:rsidR="00754946">
        <w:t xml:space="preserve">approach which allows identification of timing and magnitude of </w:t>
      </w:r>
      <w:r w:rsidR="00B538B9">
        <w:t>regime shifts</w:t>
      </w:r>
      <w:r w:rsidR="00AB6A6A">
        <w:t xml:space="preserve"> in populations</w:t>
      </w:r>
      <w:r w:rsidR="00754946">
        <w:t xml:space="preserve"> would have the potential to direct the management of species of economic or conservation concern</w:t>
      </w:r>
      <w:r w:rsidR="00AB6A6A">
        <w:t xml:space="preserve"> </w:t>
      </w:r>
      <w:r w:rsidR="00AB6A6A">
        <w:fldChar w:fldCharType="begin"/>
      </w:r>
      <w:r w:rsidR="00AB6A6A">
        <w:instrText xml:space="preserve"> ADDIN ZOTERO_ITEM CSL_CITATION {"citationID":"antf7f9678","properties":{"formattedCitation":"(Bestelmeyer et al. 2011)","plainCitation":"(Bestelmeyer et al. 2011)"},"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AB6A6A">
        <w:fldChar w:fldCharType="separate"/>
      </w:r>
      <w:r w:rsidR="00AB6A6A" w:rsidRPr="00183578">
        <w:rPr>
          <w:rFonts w:ascii="Calibri" w:hAnsi="Calibri" w:cs="Calibri"/>
        </w:rPr>
        <w:t>(Bestelmeyer et al. 2011)</w:t>
      </w:r>
      <w:r w:rsidR="00AB6A6A">
        <w:fldChar w:fldCharType="end"/>
      </w:r>
      <w:r w:rsidR="00754946">
        <w:t>.</w:t>
      </w:r>
    </w:p>
    <w:p w14:paraId="36659AC4" w14:textId="22D46DA2" w:rsidR="000967CF" w:rsidRDefault="00860407" w:rsidP="003C200C">
      <w:r>
        <w:t>D</w:t>
      </w:r>
      <w:r w:rsidR="00A755B5">
        <w:t>ensity dependent</w:t>
      </w:r>
      <w:r w:rsidR="00FC0484">
        <w:t xml:space="preserve"> tools for modelling population time series were developed and championed during the 1950s and 60s. </w:t>
      </w:r>
      <w:r w:rsidR="008F7CB2">
        <w:t xml:space="preserve"> Examples of these models include</w:t>
      </w:r>
      <w:r w:rsidR="00886CEB">
        <w:t xml:space="preserve"> the</w:t>
      </w:r>
      <w:r w:rsidR="00944E76">
        <w:t xml:space="preserve"> Ricker and Beverton-Holt</w:t>
      </w:r>
      <w:r w:rsidR="008F7CB2">
        <w:t xml:space="preserve"> stock and recruitment model</w:t>
      </w:r>
      <w:r w:rsidR="00886CEB">
        <w:t>s</w:t>
      </w:r>
      <w:r w:rsidR="008F7CB2">
        <w:t>, which w</w:t>
      </w:r>
      <w:r w:rsidR="00886CEB">
        <w:t xml:space="preserve">ere </w:t>
      </w:r>
      <w:r w:rsidR="008F7CB2">
        <w:t>initially developed for fisheries management</w:t>
      </w:r>
      <w:r w:rsidR="00FC0484">
        <w:t xml:space="preserve">  </w:t>
      </w:r>
      <w:r w:rsidR="00944E76">
        <w:fldChar w:fldCharType="begin"/>
      </w:r>
      <w:r w:rsidR="00AB6A6A">
        <w:instrText xml:space="preserve"> ADDIN ZOTERO_ITEM CSL_CITATION {"citationID":"N8at0ggf","properties":{"formattedCitation":"(Ricker 1954, Beverton and Holt 1957)","plainCitation":"(Ricker 1954, Beverton and Holt 1957)"},"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944E76">
        <w:fldChar w:fldCharType="separate"/>
      </w:r>
      <w:r w:rsidR="00944E76" w:rsidRPr="00886CEB">
        <w:rPr>
          <w:rFonts w:ascii="Calibri" w:hAnsi="Calibri" w:cs="Calibri"/>
        </w:rPr>
        <w:t>(Ricker 1954, Beverton and Holt 1957)</w:t>
      </w:r>
      <w:r w:rsidR="00944E76">
        <w:fldChar w:fldCharType="end"/>
      </w:r>
      <w:r w:rsidR="00886CEB">
        <w:t xml:space="preserve">. </w:t>
      </w:r>
      <w:r w:rsidR="00FC0484">
        <w:t xml:space="preserve"> </w:t>
      </w:r>
      <w:r w:rsidR="00FD22E9" w:rsidRPr="00FD22E9">
        <w:t xml:space="preserve">The accuracy of these simple density dependent models is regarded as highest for populations fluctuating around their carrying capacity (Sabo et al. 2004), with strong over-compensatory density dependence, and a short development period to minimize the effect of stage-structured lags (Bjørnstad and Grenfell 2001). </w:t>
      </w:r>
      <w:r w:rsidR="00FC0484">
        <w:t xml:space="preserve">Although this deterministic approach to population modelling has largely fallen out of favor for more complex strategies involving nonlinear stochastic elements </w:t>
      </w:r>
      <w:r w:rsidR="00FC0484">
        <w:fldChar w:fldCharType="begin"/>
      </w:r>
      <w:r w:rsidR="00AB6A6A">
        <w:instrText xml:space="preserve"> ADDIN ZOTERO_ITEM CSL_CITATION {"citationID":"OFfdDqgd","properties":{"formattedCitation":"{\\rtf (May 1976, Bj\\uc0\\u248{}rnstad and Grenfell 2001)}","plainCitation":"(May 1976, Bjørnstad and Grenfell 2001)"},"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FC0484">
        <w:fldChar w:fldCharType="separate"/>
      </w:r>
      <w:r w:rsidR="00FC0484" w:rsidRPr="00FC0484">
        <w:rPr>
          <w:rFonts w:ascii="Calibri" w:hAnsi="Calibri" w:cs="Calibri"/>
          <w:szCs w:val="24"/>
        </w:rPr>
        <w:t>(May 1976, Bjørnstad and Grenfell 2001)</w:t>
      </w:r>
      <w:r w:rsidR="00FC0484">
        <w:fldChar w:fldCharType="end"/>
      </w:r>
      <w:r w:rsidR="00FC0484">
        <w:t>, these models remain</w:t>
      </w:r>
      <w:r w:rsidR="003C200C">
        <w:t xml:space="preserve"> useful, in large part</w:t>
      </w:r>
      <w:r w:rsidR="00FC0484">
        <w:t xml:space="preserve"> due to their simplicity and </w:t>
      </w:r>
      <w:r w:rsidR="00E4756B">
        <w:t>ecologically meaningful interpretations</w:t>
      </w:r>
      <w:r>
        <w:t xml:space="preserve"> </w:t>
      </w:r>
      <w:r w:rsidR="00C20B0F">
        <w:fldChar w:fldCharType="begin"/>
      </w:r>
      <w:r w:rsidR="00C20B0F">
        <w:instrText xml:space="preserve"> ADDIN ZOTERO_ITEM CSL_CITATION {"citationID":"a2i22f9hl5t","properties":{"formattedCitation":"(Gadrich and Katriel 2016)","plainCitation":"(Gadrich and Katriel 2016)"},"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C20B0F">
        <w:fldChar w:fldCharType="separate"/>
      </w:r>
      <w:r w:rsidR="00C20B0F" w:rsidRPr="00183578">
        <w:rPr>
          <w:rFonts w:ascii="Calibri" w:hAnsi="Calibri" w:cs="Calibri"/>
        </w:rPr>
        <w:t>(Gadrich and Katriel 2016)</w:t>
      </w:r>
      <w:r w:rsidR="00C20B0F">
        <w:fldChar w:fldCharType="end"/>
      </w:r>
      <w:r w:rsidR="00C20B0F">
        <w:t xml:space="preserve">. </w:t>
      </w:r>
      <w:r w:rsidR="00E4756B">
        <w:t xml:space="preserve">When parameter estimates produced by fitting these models differ between populations, or change in a single population, it suggests differing environmental constraints are </w:t>
      </w:r>
      <w:r w:rsidR="003C200C">
        <w:t>occurring</w:t>
      </w:r>
      <w:r w:rsidR="00E4756B">
        <w:t xml:space="preserve"> on the population</w:t>
      </w:r>
      <w:r w:rsidR="003C200C">
        <w:t xml:space="preserve">, providing a quantitative measure of </w:t>
      </w:r>
      <w:r w:rsidR="00606953">
        <w:t xml:space="preserve">an effect of </w:t>
      </w:r>
      <w:r w:rsidR="003C200C">
        <w:t>environmental change</w:t>
      </w:r>
      <w:r w:rsidR="00FD22E9">
        <w:t>s</w:t>
      </w:r>
      <w:r w:rsidR="003C200C">
        <w:t xml:space="preserve"> </w:t>
      </w:r>
      <w:r w:rsidR="003C200C">
        <w:fldChar w:fldCharType="begin"/>
      </w:r>
      <w:r w:rsidR="00C20B0F">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3C200C">
        <w:fldChar w:fldCharType="separate"/>
      </w:r>
      <w:r w:rsidR="00C20B0F" w:rsidRPr="004B1518">
        <w:rPr>
          <w:rFonts w:ascii="Calibri" w:hAnsi="Calibri" w:cs="Calibri"/>
        </w:rPr>
        <w:t>(Forchhammer and Asferg 2000, Berryman and Lima 2006, Zipkin et al. 2009, Bahlai, vander Werf, et al. 2015)</w:t>
      </w:r>
      <w:r w:rsidR="003C200C">
        <w:fldChar w:fldCharType="end"/>
      </w:r>
      <w:r w:rsidR="00E4756B">
        <w:t>.</w:t>
      </w:r>
    </w:p>
    <w:p w14:paraId="72EF1157" w14:textId="2D6D76DE" w:rsidR="003C200C" w:rsidRDefault="00AB6A6A" w:rsidP="003C200C">
      <w:r>
        <w:t>Although well described in theory, characterization of abrupt transitions in ecological systems has generally lacked a c</w:t>
      </w:r>
      <w:r w:rsidR="008B7AC6">
        <w:t>ommon approach when identifying these shifts in real-world data</w:t>
      </w:r>
      <w:r>
        <w:t xml:space="preserve"> </w:t>
      </w:r>
      <w:r>
        <w:fldChar w:fldCharType="begin"/>
      </w:r>
      <w:r>
        <w:instrText xml:space="preserve"> ADDIN ZOTERO_ITEM CSL_CITATION {"citationID":"a2l1igte0m1","properties":{"formattedCitation":"(Bestelmeyer et al. 2011)","plainCitation":"(Bestelmeyer et al. 2011)"},"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w:t>
      </w:r>
      <w:r w:rsidR="00C20B0F">
        <w:t>I</w:t>
      </w:r>
      <w:r>
        <w:t xml:space="preserve">n many cases, transition points are applied to </w:t>
      </w:r>
      <w:r w:rsidR="000967CF">
        <w:t xml:space="preserve">the time series </w:t>
      </w:r>
      <w:r w:rsidR="000967CF" w:rsidRPr="000967CF">
        <w:rPr>
          <w:i/>
        </w:rPr>
        <w:t>ad hoc</w:t>
      </w:r>
      <w:r w:rsidR="000967CF">
        <w:t xml:space="preserve">, based on data visualization or specific hypotheses surrounding factors affecting population fluctuations </w:t>
      </w:r>
      <w:r w:rsidR="000967CF">
        <w:fldChar w:fldCharType="begin"/>
      </w:r>
      <w:r>
        <w:instrText xml:space="preserve"> ADDIN ZOTERO_ITEM CSL_CITATION {"citationID":"ZbQ4XdEj","properties":{"formattedCitation":"(Hare and Mantua 2000, Weimerskirch et al. 2003, Berryman and Lima 2006, Knapp et al. 2012)","plainCitation":"(Hare and Mantua 2000, Weimerskirch et al. 2003, Berryman and Lima 2006, Knapp et al. 2012)"},"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0967CF">
        <w:fldChar w:fldCharType="separate"/>
      </w:r>
      <w:r w:rsidR="009508B7" w:rsidRPr="009508B7">
        <w:rPr>
          <w:rFonts w:ascii="Calibri" w:hAnsi="Calibri" w:cs="Calibri"/>
        </w:rPr>
        <w:t>(Hare and Mantua 2000, Weimerskirch et al. 2003, Berryman and Lima 2006, Knapp et al. 2012)</w:t>
      </w:r>
      <w:r w:rsidR="000967CF">
        <w:fldChar w:fldCharType="end"/>
      </w:r>
      <w:r w:rsidR="000967CF">
        <w:t xml:space="preserve">, creating the potential for </w:t>
      </w:r>
      <w:r w:rsidR="00317337">
        <w:t xml:space="preserve">observer </w:t>
      </w:r>
      <w:r w:rsidR="000967CF">
        <w:t xml:space="preserve">bias in selecting the break points themselves. </w:t>
      </w:r>
      <w:r w:rsidR="00291F1D">
        <w:t>Break point tools</w:t>
      </w:r>
      <w:r w:rsidR="003F2240">
        <w:t xml:space="preserve"> have been developed</w:t>
      </w:r>
      <w:r w:rsidR="00291F1D">
        <w:t xml:space="preserve"> eliminate this bias by approaching locating change points with a variety of optimization strategies</w:t>
      </w:r>
      <w:r w:rsidR="003F2240">
        <w:t xml:space="preserve">, including linear and moving average methods </w:t>
      </w:r>
      <w:r w:rsidR="00F43173">
        <w:fldChar w:fldCharType="begin"/>
      </w:r>
      <w:r w:rsidR="003F2240">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F43173">
        <w:fldChar w:fldCharType="separate"/>
      </w:r>
      <w:r w:rsidR="003F2240" w:rsidRPr="004B1518">
        <w:rPr>
          <w:rFonts w:ascii="Calibri" w:hAnsi="Calibri" w:cs="Calibri"/>
        </w:rPr>
        <w:t>(Braun and Muller 1998, Zeileis et al. 2001, Killick and Eckley 2014, Priyadarshana and Sofronov 2015)</w:t>
      </w:r>
      <w:r w:rsidR="00F43173">
        <w:fldChar w:fldCharType="end"/>
      </w:r>
      <w:r w:rsidR="00291F1D">
        <w:t>, but for data series without the internal, density dependent structure inherent to population time series.</w:t>
      </w:r>
      <w:r w:rsidR="00E64DD7">
        <w:t xml:space="preserve"> </w:t>
      </w:r>
      <w:r w:rsidR="0078733D">
        <w:t xml:space="preserve"> When this underlying data structure exists, it has the potential to mask</w:t>
      </w:r>
      <w:r w:rsidR="00290025">
        <w:t xml:space="preserve"> transition points, as these approaches do not specifically look for changes in the driving dynamic</w:t>
      </w:r>
      <w:r w:rsidR="00DC6380">
        <w:t xml:space="preserve"> between sequential data points</w:t>
      </w:r>
      <w:r w:rsidR="00290025">
        <w:t xml:space="preserve">, just the resultant data’s </w:t>
      </w:r>
      <w:r w:rsidR="00DC6380">
        <w:t>absolute value</w:t>
      </w:r>
      <w:r w:rsidR="00290025">
        <w:t>. To address this problem, w</w:t>
      </w:r>
      <w:r w:rsidR="00E64DD7">
        <w:t xml:space="preserve">avelet analysis has been applied to population time series to </w:t>
      </w:r>
      <w:r w:rsidR="00290025">
        <w:t xml:space="preserve">address </w:t>
      </w:r>
      <w:r w:rsidR="00E64DD7">
        <w:t xml:space="preserve">changes in cycling pattern, </w:t>
      </w:r>
      <w:r w:rsidR="00E64DD7">
        <w:fldChar w:fldCharType="begin"/>
      </w:r>
      <w:r>
        <w:instrText xml:space="preserve"> ADDIN ZOTERO_ITEM CSL_CITATION {"citationID":"acodumhec6","properties":{"formattedCitation":"(Jenouvrier et al. 2005)","plainCitation":"(Jenouvrier et al. 2005)"},"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E64DD7">
        <w:fldChar w:fldCharType="separate"/>
      </w:r>
      <w:r w:rsidR="00E64DD7" w:rsidRPr="00E64DD7">
        <w:rPr>
          <w:rFonts w:ascii="Calibri" w:hAnsi="Calibri" w:cs="Calibri"/>
        </w:rPr>
        <w:t>(Jenouvrier et al. 2005)</w:t>
      </w:r>
      <w:r w:rsidR="00E64DD7">
        <w:fldChar w:fldCharType="end"/>
      </w:r>
      <w:r w:rsidR="00E64DD7">
        <w:t xml:space="preserve">, but this method also does not explicitly account for density-dependence. </w:t>
      </w:r>
      <w:r w:rsidR="009508B7">
        <w:t xml:space="preserve"> A robust, unbiased tool for identifying these shifts prior to explicitly quantify changes </w:t>
      </w:r>
      <w:r w:rsidR="00FE5AC4">
        <w:t>occurring</w:t>
      </w:r>
      <w:r w:rsidR="009508B7">
        <w:t xml:space="preserve"> in shifts between phases </w:t>
      </w:r>
      <w:r w:rsidR="00DC6380">
        <w:t>would simultaneously allow</w:t>
      </w:r>
      <w:r w:rsidR="009F4029">
        <w:t xml:space="preserve"> us to identify when shifts in population cycling processes occur, but also to quantify the specific changes to the underlying dynamic driving the size of these populations.</w:t>
      </w:r>
      <w:r w:rsidR="00FE5AC4">
        <w:t xml:space="preserve"> </w:t>
      </w:r>
    </w:p>
    <w:p w14:paraId="3A419717" w14:textId="7BB64EF7" w:rsidR="001707D6" w:rsidRPr="00F03FA1" w:rsidRDefault="001707D6" w:rsidP="001707D6">
      <w:r>
        <w:lastRenderedPageBreak/>
        <w:t xml:space="preserve">In this paper, we develop a generalizable tool for </w:t>
      </w:r>
      <w:r w:rsidR="00202B26">
        <w:t xml:space="preserve">adapting a simple density dependent model to </w:t>
      </w:r>
      <w:r>
        <w:t>detect shifts in dynamic regime</w:t>
      </w:r>
      <w:r w:rsidR="00257541">
        <w:t>s</w:t>
      </w:r>
      <w:r>
        <w:t xml:space="preserve"> </w:t>
      </w:r>
      <w:r w:rsidR="00257541">
        <w:t>with</w:t>
      </w:r>
      <w:r>
        <w:t xml:space="preserve">in population time series data. </w:t>
      </w:r>
      <w:r w:rsidR="0078733D">
        <w:t xml:space="preserve">As implemented, the model may be applied to any population following a Ricker dynamic, for which a reasonable metric of population size over time exists. However, in principle, the techniques described could be adapted to other population models, or, indeed, models for other processes through time. </w:t>
      </w:r>
      <w:r w:rsidR="00257541">
        <w:t xml:space="preserve">We </w:t>
      </w:r>
      <w:r>
        <w:t xml:space="preserve">describe </w:t>
      </w:r>
      <w:r w:rsidR="00257541">
        <w:t>the basic structure of our model and how it can be used to</w:t>
      </w:r>
      <w:r>
        <w:t xml:space="preserve"> examin</w:t>
      </w:r>
      <w:r w:rsidR="00257541">
        <w:t>e</w:t>
      </w:r>
      <w:r>
        <w:t xml:space="preserve"> population time series data </w:t>
      </w:r>
      <w:r w:rsidR="00957A84">
        <w:t>for the presence, location, and magnitude of shifts in dynamic reg</w:t>
      </w:r>
      <w:r w:rsidR="00C766D5">
        <w:t>ime</w:t>
      </w:r>
      <w:r w:rsidR="00257541">
        <w:t>s</w:t>
      </w:r>
      <w:r w:rsidR="00C766D5">
        <w:t xml:space="preserve">, and examine the performance of this tool with simulated data and real-world case studies of two populations of </w:t>
      </w:r>
      <w:r w:rsidR="00202B26">
        <w:t>conservation and economic concern.</w:t>
      </w:r>
    </w:p>
    <w:p w14:paraId="014E1524" w14:textId="77777777" w:rsidR="001707D6" w:rsidRDefault="001707D6"/>
    <w:p w14:paraId="2B8DBA01" w14:textId="77777777" w:rsidR="00F03FA1" w:rsidRDefault="00F03FA1">
      <w:pPr>
        <w:rPr>
          <w:b/>
        </w:rPr>
      </w:pPr>
      <w:r w:rsidRPr="00F03FA1">
        <w:rPr>
          <w:b/>
        </w:rPr>
        <w:t>Methods</w:t>
      </w:r>
    </w:p>
    <w:p w14:paraId="76B19A35" w14:textId="77777777" w:rsidR="00F03FA1" w:rsidRDefault="00F03FA1">
      <w:pPr>
        <w:rPr>
          <w:i/>
        </w:rPr>
      </w:pPr>
      <w:r w:rsidRPr="00F03FA1">
        <w:rPr>
          <w:i/>
        </w:rPr>
        <w:t>The model</w:t>
      </w:r>
    </w:p>
    <w:p w14:paraId="1675E8DB" w14:textId="3897781B" w:rsidR="00957A84" w:rsidRDefault="00957A84" w:rsidP="00957A84">
      <w:r>
        <w:t>For our purposes, we use the Ricker model to describe the dynamics within a system</w:t>
      </w:r>
      <w:r w:rsidR="00C95779">
        <w:t xml:space="preserve"> </w:t>
      </w:r>
      <w:r w:rsidR="00F75BFC">
        <w:fldChar w:fldCharType="begin"/>
      </w:r>
      <w:r w:rsidR="00AB6A6A">
        <w:instrText xml:space="preserve"> ADDIN ZOTERO_ITEM CSL_CITATION {"citationID":"a2lonl5c0vq","properties":{"formattedCitation":"(Turchin 2003)","plainCitation":"(Turchin 2003)"},"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F75BFC">
        <w:fldChar w:fldCharType="separate"/>
      </w:r>
      <w:r w:rsidR="00F75BFC" w:rsidRPr="00F75BFC">
        <w:rPr>
          <w:rFonts w:ascii="Calibri" w:hAnsi="Calibri" w:cs="Calibri"/>
        </w:rPr>
        <w:t>(Turchin 2003)</w:t>
      </w:r>
      <w:r w:rsidR="00F75BFC">
        <w:fldChar w:fldCharType="end"/>
      </w:r>
      <w:r>
        <w:t xml:space="preserve">. </w:t>
      </w:r>
    </w:p>
    <w:p w14:paraId="4472C7F0" w14:textId="1CB559A6"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σ  [1]</m:t>
          </m:r>
        </m:oMath>
      </m:oMathPara>
    </w:p>
    <w:p w14:paraId="33594470" w14:textId="21ED406E"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time period</w:t>
      </w:r>
      <w:r w:rsidR="004B1518">
        <w:t xml:space="preserve"> modeled, and </w:t>
      </w:r>
      <m:oMath>
        <m:r>
          <w:rPr>
            <w:rFonts w:ascii="Cambria Math" w:hAnsi="Cambria Math" w:cs="Times New Roman"/>
            <w:sz w:val="24"/>
            <w:szCs w:val="24"/>
          </w:rPr>
          <m:t>σ</m:t>
        </m:r>
      </m:oMath>
      <w:r>
        <w:t xml:space="preserve"> </w:t>
      </w:r>
      <w:r w:rsidR="004B1518">
        <w:t xml:space="preserve"> is the error. </w:t>
      </w:r>
      <w:r>
        <w:t xml:space="preserve">The Ricker model was selected </w:t>
      </w:r>
      <w:r w:rsidR="00E45CE4">
        <w:t xml:space="preserve">for our purposes </w:t>
      </w:r>
      <w:r>
        <w:t>because 1) it does not rely on any external information</w:t>
      </w:r>
      <w:r w:rsidR="00E45CE4">
        <w:t xml:space="preserve">, other than population data over time, to be fit; 2) only two parameters need to be estimated, and those parameters have ecologically meaningful interpretations, and 3) </w:t>
      </w:r>
      <w:r w:rsidR="001708ED">
        <w:t>it is an extremely flexible distribution, and can take a variety of forms, from linear to compensatory to over</w:t>
      </w:r>
      <w:r w:rsidR="001247E5">
        <w:t>-</w:t>
      </w:r>
      <w:r w:rsidR="001708ED">
        <w:t>compensatory, and thus has a wide range of applications for populations from a wide variety of taxa</w:t>
      </w:r>
      <w:r w:rsidR="00903F82">
        <w:t xml:space="preserve"> </w:t>
      </w:r>
      <w:r w:rsidR="001247E5">
        <w:fldChar w:fldCharType="begin"/>
      </w:r>
      <w:r w:rsidR="001247E5">
        <w:instrText xml:space="preserve"> ADDIN ZOTERO_ITEM CSL_CITATION {"citationID":"J3vUceyI","properties":{"formattedCitation":"(Ricker 1954, Brook and Bradshaw 2006)","plainCitation":"(Ricker 1954, Brook and Bradshaw 2006)"},"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1247E5">
        <w:fldChar w:fldCharType="separate"/>
      </w:r>
      <w:r w:rsidR="001247E5" w:rsidRPr="001247E5">
        <w:rPr>
          <w:rFonts w:ascii="Calibri" w:hAnsi="Calibri" w:cs="Calibri"/>
        </w:rPr>
        <w:t>(Ricker 1954, Brook and Bradshaw 2006)</w:t>
      </w:r>
      <w:r w:rsidR="001247E5">
        <w:fldChar w:fldCharType="end"/>
      </w:r>
      <w:r w:rsidR="00E45CE4">
        <w:t>.</w:t>
      </w:r>
    </w:p>
    <w:p w14:paraId="02A3587B" w14:textId="783EF295" w:rsidR="00361520" w:rsidRDefault="0041302A">
      <w:r>
        <w:t>To build the Regime Shift Detector model, we</w:t>
      </w:r>
      <w:r w:rsidR="00656A99">
        <w:t xml:space="preserve"> used an iterative, model-selection based process to determine if, and when, shifts in dynamic regime had occurred within a given time series. To achieve this, </w:t>
      </w:r>
      <w:r w:rsidR="00CC4F08">
        <w:t xml:space="preserve">we first fit the </w:t>
      </w:r>
      <w:r w:rsidR="00656A99">
        <w:t xml:space="preserve">Ricker model to the </w:t>
      </w:r>
      <w:r w:rsidR="001247E5">
        <w:t xml:space="preserve">entire population time series, </w:t>
      </w:r>
      <w:r w:rsidR="00656A99">
        <w:t>then the population time series was subdivided into all possible combinations of  2, 3, …, n su</w:t>
      </w:r>
      <w:r w:rsidR="00400898">
        <w:t>bsets</w:t>
      </w:r>
      <w:r w:rsidR="00656A99">
        <w:t xml:space="preserve"> of sequential data points</w:t>
      </w:r>
      <w:r w:rsidR="00400898">
        <w:t xml:space="preserve"> (hereafter, ‘break point combination</w:t>
      </w:r>
      <w:r w:rsidR="00BA1A33">
        <w:t>’</w:t>
      </w:r>
      <w:r>
        <w:t>)</w:t>
      </w:r>
      <w:r w:rsidR="00656A99">
        <w:t xml:space="preserve"> and the Ricker model was fitted to each of the subsets</w:t>
      </w:r>
      <w:r w:rsidR="00400898">
        <w:t xml:space="preserve"> produced for each break point combination. </w:t>
      </w:r>
      <w:r>
        <w:t>We constrained b</w:t>
      </w:r>
      <w:r w:rsidR="00400898">
        <w:t xml:space="preserve">reak point combinations to only include subsets with more than three sequential data points to avoid over-fitting. </w:t>
      </w:r>
    </w:p>
    <w:p w14:paraId="4F86075A" w14:textId="6A202A12" w:rsidR="00C02966" w:rsidRDefault="00400898">
      <w:r>
        <w:t>After fitting each subset for a given break point combination, the Akaike Information Criteria for each subset were summed together, provid</w:t>
      </w:r>
      <w:r w:rsidR="00621E6F">
        <w:t xml:space="preserve">ing an overall AIC for the fit. </w:t>
      </w:r>
      <w:r w:rsidR="0041302A">
        <w:t>Then, t</w:t>
      </w:r>
      <w:r w:rsidR="00621E6F">
        <w:t>o account for the effect of small series sizes, we calculated AICc (AIC correction for small samples) by using the total number of parameters estimated for the fit (where n</w:t>
      </w:r>
      <w:r w:rsidR="00621E6F" w:rsidRPr="00621E6F">
        <w:rPr>
          <w:vertAlign w:val="subscript"/>
        </w:rPr>
        <w:t>parameters</w:t>
      </w:r>
      <w:r w:rsidR="00621E6F">
        <w:t xml:space="preserve"> = 3 (n</w:t>
      </w:r>
      <w:r w:rsidR="00621E6F" w:rsidRPr="00621E6F">
        <w:rPr>
          <w:vertAlign w:val="subscript"/>
        </w:rPr>
        <w:t>breaks</w:t>
      </w:r>
      <w:r w:rsidR="00621E6F">
        <w:t xml:space="preserve"> + 1), because for each fit, r, K and error were estimated), and this factor was added to the total AIC for each break point combination.</w:t>
      </w:r>
      <w:r w:rsidR="007A509C">
        <w:t xml:space="preserve"> AICc values were used to rank fits for each break point combination, and fits for break point combinations with lower AICc values were considered to have better performance. When AICc values differed by two units or less, </w:t>
      </w:r>
      <w:r w:rsidR="0041302A">
        <w:t>fit</w:t>
      </w:r>
      <w:r w:rsidR="007A509C">
        <w:t xml:space="preserve"> was considered equivalent </w:t>
      </w:r>
      <w:r w:rsidR="007A509C">
        <w:fldChar w:fldCharType="begin"/>
      </w:r>
      <w:r w:rsidR="00AB6A6A">
        <w:instrText xml:space="preserve"> ADDIN ZOTERO_ITEM CSL_CITATION {"citationID":"a2o8nt3agdn","properties":{"formattedCitation":"(Burnham and Anderson 2002)","plainCitation":"(Burnham and Anderson 2002)"},"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xml:space="preserve"> </w:t>
      </w:r>
      <w:r w:rsidR="0041302A">
        <w:t xml:space="preserve">but to simplify </w:t>
      </w:r>
      <w:r w:rsidR="007A509C">
        <w:t>the</w:t>
      </w:r>
      <w:r w:rsidR="0041302A">
        <w:t xml:space="preserve"> Regime </w:t>
      </w:r>
      <w:r w:rsidR="0041302A">
        <w:lastRenderedPageBreak/>
        <w:t>Shift Detector’s output for evaluating perfor</w:t>
      </w:r>
      <w:r w:rsidR="00A22370">
        <w:t xml:space="preserve">mance of the model, we used the fit </w:t>
      </w:r>
      <w:r w:rsidR="007A509C">
        <w:t xml:space="preserve">with the numerically lowest AICc </w:t>
      </w:r>
      <w:r w:rsidR="00A22370">
        <w:t>for</w:t>
      </w:r>
      <w:r w:rsidR="007A509C">
        <w:t xml:space="preserve"> further analysis.</w:t>
      </w:r>
    </w:p>
    <w:p w14:paraId="6BA69BCD" w14:textId="77777777" w:rsidR="00F03FA1" w:rsidRDefault="00F03FA1">
      <w:pPr>
        <w:rPr>
          <w:i/>
        </w:rPr>
      </w:pPr>
      <w:r w:rsidRPr="00F03FA1">
        <w:rPr>
          <w:i/>
        </w:rPr>
        <w:t>Simulations</w:t>
      </w:r>
    </w:p>
    <w:p w14:paraId="20D6DDC6" w14:textId="2F9BEC48" w:rsidR="00B45721" w:rsidRDefault="00591A5D" w:rsidP="00B45721">
      <w:r>
        <w:t>We conducted a series of s</w:t>
      </w:r>
      <w:r w:rsidR="00B45721">
        <w:t xml:space="preserve">imulations to test the </w:t>
      </w:r>
      <w:r>
        <w:t>accuracy</w:t>
      </w:r>
      <w:r w:rsidR="00E95D01">
        <w:t xml:space="preserve"> </w:t>
      </w:r>
      <w:r>
        <w:t>for the regime shift detector u</w:t>
      </w:r>
      <w:r w:rsidR="00B45721">
        <w:t>nder a variety of scenarios</w:t>
      </w:r>
      <w:r w:rsidR="00E626D3">
        <w:t>. In this manuscript, we focus on our ‘outcome-based ‘ scenarios, i.e. given the model’s output, what is the probability of correctly identifying the input scenario? The</w:t>
      </w:r>
      <w:r w:rsidR="00B45721">
        <w:t xml:space="preserve"> impact of sampling error was tested </w:t>
      </w:r>
      <w:r w:rsidR="00B656E7">
        <w:t>by simulating random noise as a percentage of the dependent variable</w:t>
      </w:r>
      <w:r w:rsidR="00FB31E7">
        <w:t>.  For each data point, a value on a continuous interval from -</w:t>
      </w:r>
      <w:r w:rsidR="00FB31E7" w:rsidRPr="00FB31E7">
        <w:rPr>
          <w:i/>
        </w:rPr>
        <w:t>%noise</w:t>
      </w:r>
      <w:r w:rsidR="00FB31E7">
        <w:t xml:space="preserve"> to +</w:t>
      </w:r>
      <w:r w:rsidR="00FB31E7" w:rsidRPr="00FB31E7">
        <w:rPr>
          <w:i/>
        </w:rPr>
        <w:t>%noise</w:t>
      </w:r>
      <w:r w:rsidR="00FB31E7">
        <w:t xml:space="preserve"> was selected randomly, and the expected value of N</w:t>
      </w:r>
      <w:r w:rsidR="007045F9">
        <w:t xml:space="preserve">(t+1) was multiplied by this value to simulate error </w:t>
      </w:r>
      <w:r w:rsidR="007045F9">
        <w:rPr>
          <w:rFonts w:cstheme="minorHAnsi"/>
        </w:rPr>
        <w:t>σ</w:t>
      </w:r>
      <w:r w:rsidR="007045F9">
        <w:t xml:space="preserve">.  Noise intervals used </w:t>
      </w:r>
      <w:r w:rsidR="007045F9" w:rsidRPr="007045F9">
        <w:rPr>
          <w:i/>
        </w:rPr>
        <w:t xml:space="preserve">%noise </w:t>
      </w:r>
      <w:r w:rsidR="007045F9">
        <w:t>=</w:t>
      </w:r>
      <w:r w:rsidR="00B45721">
        <w:t xml:space="preserve"> 1, 5, 10%, and every 10% thereafter to 90%. Each of these scenarios was run on simulated data with 0, 1, 2 and 3 break point combinations, and each scenario by break point combination was iterated 500 times with newly simulated data.</w:t>
      </w:r>
      <w:r w:rsidR="005327D8">
        <w:t xml:space="preserve"> Additional simulations examining the performance of the model under varying sizes of shift and length of time series are described in Appendix S2.</w:t>
      </w:r>
    </w:p>
    <w:p w14:paraId="5CE7F43E" w14:textId="77777777" w:rsidR="0041302A" w:rsidRPr="00C02966" w:rsidRDefault="0041302A" w:rsidP="0041302A">
      <w:pPr>
        <w:rPr>
          <w:i/>
        </w:rPr>
      </w:pPr>
      <w:r w:rsidRPr="00C02966">
        <w:rPr>
          <w:i/>
        </w:rPr>
        <w:t>Technical implementation</w:t>
      </w:r>
    </w:p>
    <w:p w14:paraId="4991C477" w14:textId="4AE2E909" w:rsidR="0041302A" w:rsidRDefault="0041302A" w:rsidP="0041302A">
      <w:r>
        <w:t xml:space="preserve">The ‘regime shift detector’ was implemented as a series of R functions to enable a user starting with a  data frame of population observations at a standard time intervals to quickly generate a report on the fit of the model described above to their own data. The model, simulations, and case studies were scripted and run in R Version 3.3.3 “Another Canoe” </w:t>
      </w:r>
      <w:r>
        <w:fldChar w:fldCharType="begin"/>
      </w:r>
      <w:r>
        <w:instrText xml:space="preserve"> ADDIN ZOTERO_ITEM CSL_CITATION {"citationID":"a262g9b99h5","properties":{"formattedCitation":"(R Development Core Team 2017)","plainCitation":"(R Development Core Team 2017)"},"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run within the RStudio Integrated development environment 1.0.136 </w:t>
      </w:r>
      <w:r>
        <w:fldChar w:fldCharType="begin"/>
      </w:r>
      <w:r>
        <w:instrText xml:space="preserve"> ADDIN ZOTERO_ITEM CSL_CITATION {"citationID":"a228d89pjfq","properties":{"formattedCitation":"(RStudio Team 2015)","plainCitation":"(RStudio Team 2015)"},"citationItems":[{"id":1328,"uris":["http://zotero.org/users/3015424/items/5RD28RVE"],"uri":["http://zotero.org/users/3015424/items/5RD28RVE"],"itemData":{"id":1328,"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fldChar w:fldCharType="separate"/>
      </w:r>
      <w:r w:rsidRPr="00C4522F">
        <w:rPr>
          <w:rFonts w:ascii="Calibri" w:hAnsi="Calibri" w:cs="Calibri"/>
        </w:rPr>
        <w:t>(RStudio Team 2015)</w:t>
      </w:r>
      <w:r>
        <w:fldChar w:fldCharType="end"/>
      </w:r>
      <w:r>
        <w:t xml:space="preserve">. All data manipulations, analyses and figure scripts, including the complete development history, are publicly available in a Github repository at </w:t>
      </w:r>
      <w:hyperlink r:id="rId6" w:history="1">
        <w:r w:rsidRPr="00A43ED8">
          <w:rPr>
            <w:rStyle w:val="Hyperlink"/>
          </w:rPr>
          <w:t>https://github.com/cbahlai/monarch_regime</w:t>
        </w:r>
      </w:hyperlink>
      <w:r>
        <w:t>. We summarize the role of each function in S1, but we encourage the reader to download the script file directly for the details of implementation, included as line-by-line comments in the script.</w:t>
      </w:r>
    </w:p>
    <w:p w14:paraId="6B939D91" w14:textId="77777777" w:rsidR="00F03FA1" w:rsidRDefault="00F03FA1">
      <w:pPr>
        <w:rPr>
          <w:b/>
        </w:rPr>
      </w:pPr>
      <w:r w:rsidRPr="00633A5C">
        <w:rPr>
          <w:b/>
        </w:rPr>
        <w:t>Results</w:t>
      </w:r>
    </w:p>
    <w:p w14:paraId="3D9A82D7" w14:textId="0B95A93F" w:rsidR="00CB3853" w:rsidRPr="00012F0B" w:rsidRDefault="00CB3853" w:rsidP="00CB3853">
      <w:bookmarkStart w:id="0" w:name="_Hlk487717425"/>
      <w:r>
        <w:t>The reg</w:t>
      </w:r>
      <w:r w:rsidR="002A3676">
        <w:t>ime shift detector model’s outputs were very accurate in detecting</w:t>
      </w:r>
      <w:r w:rsidR="00A22370">
        <w:t xml:space="preserve"> </w:t>
      </w:r>
      <w:r w:rsidR="002A3676">
        <w:t xml:space="preserve">input conditions </w:t>
      </w:r>
      <w:r>
        <w:t xml:space="preserve">of simulated datasets in low noise (&lt;25%) conditions (Fig. obs_outcomes). When the regime shift detector model indicated that it had found no breaks in the data, this result reflected input scenarios with nearly 90% accuracy when sampling error was below 50% (Fig. obs_outcomes A). When the script identified scenarios with one or two breaks, </w:t>
      </w:r>
      <w:r w:rsidR="00A22370">
        <w:t xml:space="preserve">accuracy was lower at ~70% in low noise conditions and </w:t>
      </w:r>
      <w:r>
        <w:t>sampling error affected the accuracy of outcomes more negatively, with accuracy dropping to just over 70% at levels of sampling error approaching 25% (Figs. obs_outcomes B, C). A similar pattern was observed for scenarios identified to have three breaks, however, accuracy was generally higher with this output, with &gt;80% accuracy observed even at a sampling error rate of 25%.</w:t>
      </w:r>
    </w:p>
    <w:bookmarkEnd w:id="0"/>
    <w:p w14:paraId="378908C3" w14:textId="77777777" w:rsidR="0044787F" w:rsidRDefault="0044787F" w:rsidP="0044787F">
      <w:pPr>
        <w:rPr>
          <w:b/>
        </w:rPr>
      </w:pPr>
      <w:r>
        <w:rPr>
          <w:b/>
        </w:rPr>
        <w:t>Applications</w:t>
      </w:r>
    </w:p>
    <w:p w14:paraId="2B29AEF5" w14:textId="1852B226" w:rsidR="0044787F" w:rsidRDefault="0044787F" w:rsidP="0044787F">
      <w:r>
        <w:t>We used two case studies to test the performance of the regime shift detector script on population time series produced by field observations. Both case studies involve approximately two decades of observations of economically or culturally important insect species, however, one case examines an invasion process, and another examines a population decline, both occurring over the same time period in recent history.</w:t>
      </w:r>
    </w:p>
    <w:p w14:paraId="7929A725" w14:textId="77777777" w:rsidR="0044787F" w:rsidRPr="00E87A5A" w:rsidRDefault="0044787F" w:rsidP="0044787F">
      <w:pPr>
        <w:rPr>
          <w:u w:val="single"/>
        </w:rPr>
      </w:pPr>
      <w:r w:rsidRPr="00E87A5A">
        <w:rPr>
          <w:i/>
          <w:u w:val="single"/>
        </w:rPr>
        <w:lastRenderedPageBreak/>
        <w:t>Harmonia axyridis</w:t>
      </w:r>
      <w:r w:rsidRPr="00E87A5A">
        <w:rPr>
          <w:u w:val="single"/>
        </w:rPr>
        <w:t xml:space="preserve"> in southwestern Michigan</w:t>
      </w:r>
    </w:p>
    <w:p w14:paraId="4DFE34D8" w14:textId="77777777" w:rsidR="0044787F" w:rsidRDefault="0044787F" w:rsidP="0044787F">
      <w:r>
        <w:t xml:space="preserve">The 1994 invasion of multicolored Asian ladybeetle </w:t>
      </w:r>
      <w:r w:rsidRPr="00C34E31">
        <w:rPr>
          <w:i/>
        </w:rPr>
        <w:t>Harmonia axyridis</w:t>
      </w:r>
      <w:r>
        <w:t xml:space="preserve"> to southwestern Michigan, United States was captured as part of monitoring data collected on agriculturally-important Coccinellidae (ladybeetles) in landscapes dominated by field crops. Population density of ladybeetles is monitored in 10 plant communities weekly over the growing season using yellow sticky card glue traps starting in 1989 at the Kellogg Biological Station at Michigan State University. Detailed sampling methodology is available in previous work </w:t>
      </w:r>
      <w:r>
        <w:fldChar w:fldCharType="begin"/>
      </w:r>
      <w:r>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The invasion process observed for </w:t>
      </w:r>
      <w:r w:rsidRPr="002C07AC">
        <w:rPr>
          <w:i/>
        </w:rPr>
        <w:t>H. axyridis</w:t>
      </w:r>
      <w:r>
        <w:t xml:space="preserve"> inspired the need for a regime shift detector </w:t>
      </w:r>
      <w:r>
        <w:fldChar w:fldCharType="begin"/>
      </w:r>
      <w:r>
        <w:instrText xml:space="preserve"> ADDIN ZOTERO_ITEM CSL_CITATION {"citationID":"a1o99vjrrq3","properties":{"formattedCitation":"(Bahlai, vander Werf, et al. 2015)","plainCitation":"(Bahlai, vander Werf, et al. 2015)"},"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vander Werf, et al. 2015)</w:t>
      </w:r>
      <w:r>
        <w:fldChar w:fldCharType="end"/>
      </w:r>
      <w:r>
        <w:t xml:space="preserve">. </w:t>
      </w:r>
    </w:p>
    <w:p w14:paraId="2C3E2CCB" w14:textId="77777777" w:rsidR="0044787F" w:rsidRDefault="0044787F" w:rsidP="0044787F">
      <w:r>
        <w:t xml:space="preserve">We used data documenting the captures of adult </w:t>
      </w:r>
      <w:r w:rsidRPr="00742C1A">
        <w:rPr>
          <w:i/>
        </w:rPr>
        <w:t>H. axyridis</w:t>
      </w:r>
      <w:r>
        <w:t xml:space="preserve"> at the site from 1994-2017, culled at day of year 222 (August 10) to minimize the effect of year-to-year variation in the sampling period. We then calculated the average number of </w:t>
      </w:r>
      <w:r w:rsidRPr="00742C1A">
        <w:rPr>
          <w:i/>
        </w:rPr>
        <w:t>H. axyridis</w:t>
      </w:r>
      <w:r>
        <w:t xml:space="preserve"> adults captured per trap, across all traps deployed within a sampling year, and used this value as the dependent variable in the Regime Shift Detector Model.</w:t>
      </w:r>
    </w:p>
    <w:p w14:paraId="684937EB" w14:textId="77777777" w:rsidR="0044787F" w:rsidRPr="00E87A5A" w:rsidRDefault="0044787F" w:rsidP="0044787F">
      <w:pPr>
        <w:rPr>
          <w:u w:val="single"/>
        </w:rPr>
      </w:pPr>
      <w:r w:rsidRPr="00E87A5A">
        <w:rPr>
          <w:u w:val="single"/>
        </w:rPr>
        <w:t>Monarch butterflies in Mexican overwintering grounds</w:t>
      </w:r>
    </w:p>
    <w:p w14:paraId="5BF319D8" w14:textId="7583B7EA" w:rsidR="0044787F" w:rsidRDefault="0044787F" w:rsidP="0044787F">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instrText xml:space="preserve"> ADDIN ZOTERO_ITEM CSL_CITATION {"citationID":"a1mv0f0ut5n","properties":{"formattedCitation":"(Urquhart and Urquhart 1978, Wassenaar and Hobson 1998)","plainCitation":"(Urquhart and Urquhart 1978, Wassenaar and Hobson 1998)"},"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1262,"uris":["http://zotero.org/users/3015424/items/MAHU5BBE"],"uri":["http://zotero.org/users/3015424/items/MAHU5BBE"],"itemData":{"id":1262,"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fldChar w:fldCharType="separate"/>
      </w:r>
      <w:r w:rsidRPr="00AD6F61">
        <w:rPr>
          <w:rFonts w:ascii="Calibri" w:hAnsi="Calibri" w:cs="Calibri"/>
        </w:rPr>
        <w:t>(Urquhart and Urquhart 1978, Wassenaar and Hobson 1998)</w:t>
      </w:r>
      <w:r>
        <w:fldChar w:fldCharType="end"/>
      </w:r>
      <w:r>
        <w:t xml:space="preserve">. Monarchs are highly dispersed over their breeding season, occupying landscapes throughout the agricultural belt in central and eastern United States and southern Canada </w:t>
      </w:r>
      <w:r>
        <w:fldChar w:fldCharType="begin"/>
      </w:r>
      <w:r>
        <w:instrText xml:space="preserve"> ADDIN ZOTERO_ITEM CSL_CITATION {"citationID":"aq6d1r3rai","properties":{"formattedCitation":"(Flockhart et al. 2017)","plainCitation":"(Flockhart et al. 2017)"},"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eastern migratory population </w:t>
      </w:r>
      <w:r>
        <w:fldChar w:fldCharType="begin"/>
      </w:r>
      <w:r>
        <w:instrText xml:space="preserve"> ADDIN ZOTERO_ITEM CSL_CITATION {"citationID":"a4tutls3lj","properties":{"formattedCitation":"(Prysby and Oberhauser 2004)","plainCitation":"(Prysby and Oberhauser 2004)"},"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 xml:space="preserve">. The total area occupied by overwintering monarch colonies is recorded each season as a proxy for raw population counts, to minimize disturbance to the butterfly aggregations themselves. We used data documenting observations of area occupied from January of 1995 to January of 2017 (based on December-January surveys), compiled by MonarchWatch.org . Data are available directly from MonarchWatch </w:t>
      </w:r>
      <w:r>
        <w:fldChar w:fldCharType="begin"/>
      </w:r>
      <w:r>
        <w:instrText xml:space="preserve"> ADDIN ZOTERO_ITEM CSL_CITATION {"citationID":"a1tqlimv43l","properties":{"formattedCitation":"(Lovett 2017)","plainCitation":"(Lovett 2017)"},"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EAA1DAB" w14:textId="3FB8E2EC" w:rsidR="0044787F" w:rsidRPr="0044787F" w:rsidRDefault="00B4378A" w:rsidP="0044787F">
      <w:pPr>
        <w:rPr>
          <w:i/>
        </w:rPr>
      </w:pPr>
      <w:r>
        <w:rPr>
          <w:i/>
        </w:rPr>
        <w:t>Application results</w:t>
      </w:r>
    </w:p>
    <w:p w14:paraId="45D9542F" w14:textId="439F3C45" w:rsidR="00321525" w:rsidRDefault="000641AE">
      <w:pPr>
        <w:rPr>
          <w:i/>
        </w:rPr>
      </w:pPr>
      <w:r>
        <w:t>The</w:t>
      </w:r>
      <w:r w:rsidR="00C955A0">
        <w:t xml:space="preserve"> regime shift detector </w:t>
      </w:r>
      <w:r w:rsidR="005327D8">
        <w:t>model</w:t>
      </w:r>
      <w:r w:rsidR="00E81E4B">
        <w:t xml:space="preserve"> produced identical results</w:t>
      </w:r>
      <w:r w:rsidR="005327D8">
        <w:t xml:space="preserve"> to the previous implementation</w:t>
      </w:r>
      <w:r>
        <w:t xml:space="preserve">, even with the inclusion of four subsequent years of data </w:t>
      </w:r>
      <w:r w:rsidR="00E81E4B">
        <w:fldChar w:fldCharType="begin"/>
      </w:r>
      <w:r w:rsidR="00AB6A6A">
        <w:instrText xml:space="preserve"> ADDIN ZOTERO_ITEM CSL_CITATION {"citationID":"a1bs62561se","properties":{"formattedCitation":"(Bahlai, vander Werf, et al. 2015)","plainCitation":"(Bahlai, vander Werf, et al. 2015)"},"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5E54DF">
        <w:t xml:space="preserve">. </w:t>
      </w:r>
      <w:r w:rsidR="008B00A3">
        <w:t>Two break points- one occurring after 2000, and one occurring after 2005 were observed</w:t>
      </w:r>
      <w:r w:rsidR="005E54DF">
        <w:t xml:space="preserve"> in this ‘best’ break point combination model</w:t>
      </w:r>
      <w:r w:rsidR="008B00A3">
        <w:t xml:space="preserve"> (Fig. harmonia_fit A). </w:t>
      </w:r>
      <w:r w:rsidR="005327D8">
        <w:t>T</w:t>
      </w:r>
      <w:r w:rsidR="008B00A3">
        <w:t xml:space="preserve">he shift </w:t>
      </w:r>
      <w:r w:rsidR="0025397A">
        <w:t xml:space="preserve">from ‘phase A’ to ‘phase </w:t>
      </w:r>
      <w:r w:rsidR="00ED4496">
        <w:t>B’</w:t>
      </w:r>
      <w:r w:rsidR="0025397A">
        <w:t xml:space="preserve"> </w:t>
      </w:r>
      <w:r w:rsidR="008B00A3">
        <w:t>at the year 2000 was characterized by substantial increases in the fitted values for K and r</w:t>
      </w:r>
      <w:r w:rsidR="000E08D8">
        <w:t>,</w:t>
      </w:r>
      <w:r w:rsidR="001B2A15">
        <w:t xml:space="preserve"> with increases of ~75% and ~40% over their initial estimates, respectively </w:t>
      </w:r>
      <w:r w:rsidR="008B00A3">
        <w:t xml:space="preserve"> </w:t>
      </w:r>
      <w:r w:rsidR="0025397A">
        <w:t>(Table 1), followed by a return to parameter estimates nearly identical to those observed for ‘phase A’ in the post-2005 shift from ‘phase B’ to ‘phase C’ (Table 1, Fig. harmonia_fit B).</w:t>
      </w:r>
      <w:r w:rsidR="00B4378A">
        <w:t xml:space="preserve"> Although the regime shift detector ranked several break-point combinations similarly by AICc, the top ranked break point combination was also </w:t>
      </w:r>
      <w:r w:rsidR="004C72A1">
        <w:t>(and unambiguously) selected by AIC.</w:t>
      </w:r>
    </w:p>
    <w:p w14:paraId="5CF11EC8" w14:textId="7179B4A1" w:rsidR="00E12892" w:rsidRDefault="0026339A">
      <w:r>
        <w:t>The regime shift detector</w:t>
      </w:r>
      <w:r w:rsidR="007B18B6">
        <w:t xml:space="preserve"> model</w:t>
      </w:r>
      <w:r>
        <w:t xml:space="preserve"> found</w:t>
      </w:r>
      <w:r w:rsidR="00E17C34">
        <w:t xml:space="preserve"> </w:t>
      </w:r>
      <w:r w:rsidR="007B18B6">
        <w:t>indicated a single</w:t>
      </w:r>
      <w:r w:rsidR="00E17C34">
        <w:t xml:space="preserve"> with a single break after 2003</w:t>
      </w:r>
      <w:r w:rsidR="007B18B6">
        <w:t xml:space="preserve"> occurred in the monarch overwintering population density data</w:t>
      </w:r>
      <w:r w:rsidR="00E17C34">
        <w:t xml:space="preserve">. </w:t>
      </w:r>
      <w:r w:rsidR="00E12892">
        <w:t>(</w:t>
      </w:r>
      <w:r w:rsidR="007B18B6">
        <w:t>Fig. Monarch_fit</w:t>
      </w:r>
      <w:r w:rsidR="00A22370">
        <w:t>).</w:t>
      </w:r>
      <w:r w:rsidR="007B18B6">
        <w:t xml:space="preserve"> The shift was characterized by a dramatic decrease in absolute area occupied by overwintering monarchs between 200</w:t>
      </w:r>
      <w:r w:rsidR="00064812">
        <w:t>4</w:t>
      </w:r>
      <w:r w:rsidR="007B18B6">
        <w:t xml:space="preserve"> and 200</w:t>
      </w:r>
      <w:r w:rsidR="00064812">
        <w:t>5 winter seasons (Fig. Monarch_fit A), corresponding with a &gt;50% reduction in K and a 15% reduction in r</w:t>
      </w:r>
      <w:r w:rsidR="00252A3F">
        <w:t xml:space="preserve"> (Table </w:t>
      </w:r>
      <w:r w:rsidR="00252A3F">
        <w:lastRenderedPageBreak/>
        <w:t>2)</w:t>
      </w:r>
      <w:r w:rsidR="001B2A15">
        <w:t xml:space="preserve"> and a shift to a smoother and overall less abundant dynamic in their second phase (Fig. Monarch_fit B).</w:t>
      </w:r>
      <w:r w:rsidR="00B4378A">
        <w:t xml:space="preserve"> Yet, the model selection results were ambiguous- the regime shift detector model ranked three break point combinations of dramatically different structure similarly by AICc, and when AIC was examined to gain, rank order of these break point differed dramatically from that determined by AICc. </w:t>
      </w:r>
    </w:p>
    <w:p w14:paraId="68F57927" w14:textId="77777777" w:rsidR="00B4378A" w:rsidRPr="00B4378A" w:rsidRDefault="00B4378A" w:rsidP="0044787F">
      <w:pPr>
        <w:rPr>
          <w:i/>
        </w:rPr>
      </w:pPr>
      <w:r w:rsidRPr="00B4378A">
        <w:rPr>
          <w:i/>
        </w:rPr>
        <w:t>Application discussion</w:t>
      </w:r>
    </w:p>
    <w:p w14:paraId="1E0F363B" w14:textId="21AFD704" w:rsidR="0044787F" w:rsidRDefault="0044787F" w:rsidP="0044787F">
      <w:r>
        <w:t xml:space="preserve">Our case studies represent two different biological processes- invasion and a population decline, in two very well studied insect species, allowing us to interpret the outputs of the regime shift detector script in the context of known biology.  The two species represent ideal test case studies because they also they are cases with differing complexity in population drivers. In the case of </w:t>
      </w:r>
      <w:r w:rsidRPr="00372BCA">
        <w:rPr>
          <w:i/>
        </w:rPr>
        <w:t>H. axyridis</w:t>
      </w:r>
      <w:r>
        <w:t xml:space="preserve">, dynamics of this predacious species is believed to be closely coupled with prey availability </w:t>
      </w:r>
      <w:r>
        <w:fldChar w:fldCharType="begin"/>
      </w:r>
      <w:r>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fldChar w:fldCharType="separate"/>
      </w:r>
      <w:r w:rsidRPr="00B35DE1">
        <w:rPr>
          <w:rFonts w:ascii="Calibri" w:hAnsi="Calibri" w:cs="Calibri"/>
        </w:rPr>
        <w:t>(Bahlai and Sears 2009, Heimpel et al. 2010, Rhainds et al. 2010, Bahlai, Colunga-Garcia, et al. 2015)</w:t>
      </w:r>
      <w:r>
        <w:fldChar w:fldCharType="end"/>
      </w:r>
      <w:r>
        <w:t xml:space="preserve">, which, in turn, is driven by documented pest management practices </w:t>
      </w:r>
      <w:r>
        <w:fldChar w:fldCharType="begin"/>
      </w:r>
      <w:r>
        <w:instrText xml:space="preserve"> ADDIN ZOTERO_ITEM CSL_CITATION {"citationID":"a1qn46qh5k6","properties":{"formattedCitation":"(Bahlai, vander Werf, et al. 2015)","plainCitation":"(Bahlai, vander Werf, et al. 2015)"},"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B35DE1">
        <w:rPr>
          <w:rFonts w:ascii="Calibri" w:hAnsi="Calibri" w:cs="Calibri"/>
        </w:rPr>
        <w:t>(Bahlai, vander Werf, et al. 2015)</w:t>
      </w:r>
      <w:r>
        <w:fldChar w:fldCharType="end"/>
      </w:r>
      <w:r>
        <w:t xml:space="preserve">- leading to relatively simple pulsed changes in dynamics. With Monarch butterflies, drivers of population dynamics are complex and result from drivers at local and continental scales </w:t>
      </w:r>
      <w:r>
        <w:fldChar w:fldCharType="begin"/>
      </w:r>
      <w:r>
        <w:instrText xml:space="preserve"> ADDIN ZOTERO_ITEM CSL_CITATION {"citationID":"a2i7trmq63f","properties":{"formattedCitation":"(Saunders et al. 2017)","plainCitation":"(Saunders et al. 2017)"},"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fldChar w:fldCharType="separate"/>
      </w:r>
      <w:r w:rsidRPr="004357F0">
        <w:rPr>
          <w:rFonts w:ascii="Calibri" w:hAnsi="Calibri" w:cs="Calibri"/>
        </w:rPr>
        <w:t>(Saunders et al. 2017)</w:t>
      </w:r>
      <w:r>
        <w:fldChar w:fldCharType="end"/>
      </w:r>
      <w:r>
        <w:t xml:space="preserve">: previous studies have implicated climate </w:t>
      </w:r>
      <w:r>
        <w:fldChar w:fldCharType="begin"/>
      </w:r>
      <w:r>
        <w:instrText xml:space="preserve"> ADDIN ZOTERO_ITEM CSL_CITATION {"citationID":"a1q25ckc7jk","properties":{"formattedCitation":"(Zipkin et al. 2012)","plainCitation":"(Zipkin et al. 2012)"},"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fldChar w:fldCharType="separate"/>
      </w:r>
      <w:r w:rsidRPr="004357F0">
        <w:rPr>
          <w:rFonts w:ascii="Calibri" w:hAnsi="Calibri" w:cs="Calibri"/>
        </w:rPr>
        <w:t>(Zipkin et al. 2012)</w:t>
      </w:r>
      <w:r>
        <w:fldChar w:fldCharType="end"/>
      </w:r>
      <w:r>
        <w:t xml:space="preserve">, specific weather events </w:t>
      </w:r>
      <w:r>
        <w:fldChar w:fldCharType="begin"/>
      </w:r>
      <w:r>
        <w:instrText xml:space="preserve"> ADDIN ZOTERO_ITEM CSL_CITATION {"citationID":"a28t0hbcl1g","properties":{"formattedCitation":"(Brower et al. 2004)","plainCitation":"(Brower et al. 2004)"},"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fldChar w:fldCharType="separate"/>
      </w:r>
      <w:r w:rsidRPr="004357F0">
        <w:rPr>
          <w:rFonts w:ascii="Calibri" w:hAnsi="Calibri" w:cs="Calibri"/>
        </w:rPr>
        <w:t>(Brower et al. 2004)</w:t>
      </w:r>
      <w:r>
        <w:fldChar w:fldCharType="end"/>
      </w:r>
      <w:r>
        <w:t xml:space="preserve">, changing land use and habitat availability </w:t>
      </w:r>
      <w:r>
        <w:fldChar w:fldCharType="begin"/>
      </w:r>
      <w:r>
        <w:instrText xml:space="preserve"> ADDIN ZOTERO_ITEM CSL_CITATION {"citationID":"a1hnagcerbh","properties":{"formattedCitation":"{\\rtf (Vidal and Rend\\uc0\\u243{}n-Salinas 2014)}","plainCitation":"(Vidal and Rendón-Salinas 2014)"},"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fldChar w:fldCharType="separate"/>
      </w:r>
      <w:r w:rsidRPr="004357F0">
        <w:rPr>
          <w:rFonts w:ascii="Calibri" w:hAnsi="Calibri" w:cs="Calibri"/>
          <w:szCs w:val="24"/>
        </w:rPr>
        <w:t>(Vidal and Rendón-Salinas 2014)</w:t>
      </w:r>
      <w:r>
        <w:fldChar w:fldCharType="end"/>
      </w:r>
      <w:r>
        <w:t xml:space="preserve">, and management practice  </w:t>
      </w:r>
      <w:r>
        <w:fldChar w:fldCharType="begin"/>
      </w:r>
      <w:r>
        <w:instrText xml:space="preserve"> ADDIN ZOTERO_ITEM CSL_CITATION {"citationID":"a22krvpejul","properties":{"formattedCitation":"(Pleasants and Oberhauser 2013)","plainCitation":"(Pleasants and Oberhauser 2013)"},"citationItems":[{"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4357F0">
        <w:rPr>
          <w:rFonts w:ascii="Calibri" w:hAnsi="Calibri" w:cs="Calibri"/>
        </w:rPr>
        <w:t>(Pleasants and Oberhauser 2013)</w:t>
      </w:r>
      <w:r>
        <w:fldChar w:fldCharType="end"/>
      </w:r>
      <w:r>
        <w:t xml:space="preserve"> in their population dynamics. With many super-imposed drivers, we would predict the changing dynamics of this species would be driven by both smooth and pulsed processes, making the detection of discrete break points associated with regime shifts more difficult. </w:t>
      </w:r>
      <w:r>
        <w:br/>
      </w:r>
      <w:r>
        <w:br/>
        <w:t xml:space="preserve">This ambiguity and differences in system complexity from our case studies allows us to illustrate the important impact of model selection criterion choice on the ultimate output of the Regime Shift Detector model. In the </w:t>
      </w:r>
      <w:r w:rsidRPr="00372BCA">
        <w:rPr>
          <w:i/>
        </w:rPr>
        <w:t xml:space="preserve">H. axyridis </w:t>
      </w:r>
      <w:r>
        <w:t xml:space="preserve">case study, the regime </w:t>
      </w:r>
      <w:r>
        <w:t xml:space="preserve">shift detector script detected shifts </w:t>
      </w:r>
      <w:r>
        <w:t xml:space="preserve">corresponding to the invasion, and subsequent control of a prey item, with neonicotinoid insecticides </w:t>
      </w:r>
      <w:r>
        <w:fldChar w:fldCharType="begin"/>
      </w:r>
      <w:r>
        <w:instrText xml:space="preserve"> ADDIN ZOTERO_ITEM CSL_CITATION {"citationID":"a2pi5ol3bjj","properties":{"formattedCitation":"(Bahlai, vander Werf, et al. 2015)","plainCitation":"(Bahlai, vander Werf, et al. 2015)"},"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357F0">
        <w:rPr>
          <w:rFonts w:ascii="Calibri" w:hAnsi="Calibri" w:cs="Calibri"/>
        </w:rPr>
        <w:t>(Bahlai, vander Werf, et al. 2015)</w:t>
      </w:r>
      <w:r>
        <w:fldChar w:fldCharType="end"/>
      </w:r>
      <w:r>
        <w:t>, and this relationship held true across multiple sele</w:t>
      </w:r>
      <w:r w:rsidR="004C72A1">
        <w:t xml:space="preserve">ction criteria. </w:t>
      </w:r>
      <w:r>
        <w:t xml:space="preserve">The findings of the regime shift detector script on the Monarch overwintering population is, as expected, more ambiguous than that for </w:t>
      </w:r>
      <w:r w:rsidRPr="00DC161A">
        <w:rPr>
          <w:i/>
        </w:rPr>
        <w:t>H. axyridis</w:t>
      </w:r>
      <w:r>
        <w:t xml:space="preserve">. Although we observed a shift in dynamic after the 2003 overwintering season, the conclusions reached about ‘best models’ depended highly on the information criterion used to rank them (Table 2).  For example, if AIC was used instead of AICc to rank break point combinations, the scripts was more sensitive to apparent shifts in dynamics, and in this case, a two-break model with shifts after 2003 and 2008 was best ranked, with stepwise declines in carrying capacity at these points and roughly consistent. However, there is biological basis to support either of these favored models, and the reality faced by monarch butterflies is likely a super-imposition of both.  For example, several extreme climate events affecting monarch overwintering survival have been documented in the past decades </w:t>
      </w:r>
      <w:r>
        <w:fldChar w:fldCharType="begin"/>
      </w:r>
      <w:r>
        <w:instrText xml:space="preserve"> ADDIN ZOTERO_ITEM CSL_CITATION {"citationID":"af3jvfa54g","properties":{"formattedCitation":"(Brower et al. 2004, 2015, Zalucki et al. 2015)","plainCitation":"(Brower et al. 2004, 2015, Zalucki et al. 2015)"},"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303,"uris":["http://zotero.org/users/3015424/items/QB6ZFIUG"],"uri":["http://zotero.org/users/3015424/items/QB6ZFIUG"],"itemData":{"id":1303,"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302,"uris":["http://zotero.org/users/3015424/items/HF7J3S8G"],"uri":["http://zotero.org/users/3015424/items/HF7J3S8G"],"itemData":{"id":1302,"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instrText>
      </w:r>
      <w:r>
        <w:fldChar w:fldCharType="separate"/>
      </w:r>
      <w:r w:rsidRPr="00A9411C">
        <w:rPr>
          <w:rFonts w:ascii="Calibri" w:hAnsi="Calibri" w:cs="Calibri"/>
        </w:rPr>
        <w:t>(Brower et al. 2004, 2015, Zalucki et al. 2015)</w:t>
      </w:r>
      <w:r>
        <w:fldChar w:fldCharType="end"/>
      </w:r>
      <w:r>
        <w:t xml:space="preserve">. Similarly, changing herbicide use practices in central North America represent pulsed changes to new management states, and have largely eliminated milkweed from agricultural field crops </w:t>
      </w:r>
      <w:r>
        <w:fldChar w:fldCharType="begin"/>
      </w:r>
      <w:r>
        <w:instrText xml:space="preserve"> ADDIN ZOTERO_ITEM CSL_CITATION {"citationID":"a23i0e7e6ii","properties":{"formattedCitation":"(Zaya et al. 2017)","plainCitation":"(Zaya et al. 2017)"},"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Zaya et al. 2017)</w:t>
      </w:r>
      <w:r>
        <w:fldChar w:fldCharType="end"/>
      </w:r>
      <w:r>
        <w:t xml:space="preserve">. This change in management, brought about by the introduction of glyphosate resistant soybeans and maize, has had the effect of dramatically reducing the density of agricultural weeds, including milkweed, within agricultural fields. Indeed, although glyphosate tolerant soybeans and maize were introduced to the US market in 1996 and 1998 respectively </w:t>
      </w:r>
      <w:r>
        <w:fldChar w:fldCharType="begin"/>
      </w:r>
      <w:r>
        <w:instrText xml:space="preserve"> ADDIN ZOTERO_ITEM CSL_CITATION {"citationID":"a85p3n616h","properties":{"formattedCitation":"(Powles 2010)","plainCitation":"(Powles 2010)"},"citationItems":[{"id":1320,"uris":["http://zotero.org/users/3015424/items/MRPSQNIJ"],"uri":["http://zotero.org/users/3015424/items/MRPSQNIJ"],"itemData":{"id":1320,"type":"article-journal","title":"Glyphosate-resistant crops and weeds: now and in the future","author":[{"family":"Powles","given":"Stephen O Duke Stephen B"}],"issued":{"date-parts":[["2010"]]}}}],"schema":"https://github.com/citation-style-language/schema/raw/master/csl-citation.json"} </w:instrText>
      </w:r>
      <w:r>
        <w:fldChar w:fldCharType="separate"/>
      </w:r>
      <w:r w:rsidRPr="00731895">
        <w:rPr>
          <w:rFonts w:ascii="Calibri" w:hAnsi="Calibri" w:cs="Calibri"/>
        </w:rPr>
        <w:t>(Powles 2010)</w:t>
      </w:r>
      <w:r>
        <w:fldChar w:fldCharType="end"/>
      </w:r>
      <w:r>
        <w:t xml:space="preserve">,  actual glyphosate use lagged behind, with dramatic increased in use of the pesticide in 1998- 2003 in soybean, and 2007-2008 in maize </w:t>
      </w:r>
      <w:r>
        <w:fldChar w:fldCharType="begin"/>
      </w:r>
      <w:r>
        <w:instrText xml:space="preserve"> ADDIN ZOTERO_ITEM CSL_CITATION {"citationID":"a1hl1lc5gv6","properties":{"formattedCitation":"(Baker 2017)","plainCitation":"(Baker 2017)"},"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 xml:space="preserve">(Baker </w:t>
      </w:r>
      <w:r w:rsidRPr="00731895">
        <w:rPr>
          <w:rFonts w:ascii="Calibri" w:hAnsi="Calibri" w:cs="Calibri"/>
        </w:rPr>
        <w:lastRenderedPageBreak/>
        <w:t>2017)</w:t>
      </w:r>
      <w:r>
        <w:fldChar w:fldCharType="end"/>
      </w:r>
      <w:r>
        <w:t xml:space="preserve">. This pulsed increase in glyphosate use roughly correspond to shifts detected by our script, and glyphosate use in these crops has been implicated in monarch decline by multiple previous authors.  </w:t>
      </w:r>
    </w:p>
    <w:p w14:paraId="48A04A67" w14:textId="77777777" w:rsidR="0044787F" w:rsidRDefault="0044787F" w:rsidP="0044787F">
      <w:r>
        <w:t xml:space="preserve">Yet, it is expected that smooth drivers are likely also affecting monarch population dynamics, and the regime shift detector model would have limited ability to detect smooth drivers resulting in smooth change to population dynamics. A smooth decline in carrying capacity for monarchs could be driven by a variety of known factors: increasing deforestation in their overwintering grounds or loss of prairie breeding habitat in central North America would likely leave this particular signature on the overwintering data because these drivers are progressive and not reversible in the short term. Indeed, although the monarch’s overwintering habitat has been protected by various conservation strategies directed by the Mexican government dating back to 1980 </w:t>
      </w:r>
      <w:r>
        <w:fldChar w:fldCharType="begin"/>
      </w:r>
      <w:r>
        <w:instrText xml:space="preserve"> ADDIN ZOTERO_ITEM CSL_CITATION {"citationID":"a2dh7qpuvg0","properties":{"formattedCitation":"(Vidal et al. 2014)","plainCitation":"(Vidal et al. 2014)"},"citationItems":[{"id":1306,"uris":["http://zotero.org/users/3015424/items/USJQSQJJ"],"uri":["http://zotero.org/users/3015424/items/USJQSQJJ"],"itemData":{"id":1306,"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instrText>
      </w:r>
      <w:r>
        <w:fldChar w:fldCharType="separate"/>
      </w:r>
      <w:r w:rsidRPr="00AC2705">
        <w:rPr>
          <w:rFonts w:ascii="Calibri" w:hAnsi="Calibri" w:cs="Calibri"/>
        </w:rPr>
        <w:t>(Vidal et al. 2014)</w:t>
      </w:r>
      <w:r>
        <w:fldChar w:fldCharType="end"/>
      </w:r>
      <w:r>
        <w:t xml:space="preserve">, illegal logging activity in the overwintering zone has occurred as recently as 2015 </w:t>
      </w:r>
      <w:r>
        <w:fldChar w:fldCharType="begin"/>
      </w:r>
      <w:r>
        <w:instrText xml:space="preserve"> ADDIN ZOTERO_ITEM CSL_CITATION {"citationID":"a18pqoftr6q","properties":{"formattedCitation":"(Brower et al. 2016)","plainCitation":"(Brower et al. 2016)"},"citationItems":[{"id":1307,"uris":["http://zotero.org/users/3015424/items/C79PDABB"],"uri":["http://zotero.org/users/3015424/items/C79PDABB"],"itemData":{"id":1307,"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instrText>
      </w:r>
      <w:r>
        <w:fldChar w:fldCharType="separate"/>
      </w:r>
      <w:r w:rsidRPr="00AC2705">
        <w:rPr>
          <w:rFonts w:ascii="Calibri" w:hAnsi="Calibri" w:cs="Calibri"/>
        </w:rPr>
        <w:t>(Brower et al. 2016)</w:t>
      </w:r>
      <w:r>
        <w:fldChar w:fldCharType="end"/>
      </w:r>
      <w:r>
        <w:t xml:space="preserve">. Systematic prairie loss in the monarch’s breeding habitat has also been implicated with their decline </w:t>
      </w:r>
      <w:r>
        <w:fldChar w:fldCharType="begin"/>
      </w:r>
      <w:r>
        <w:instrText xml:space="preserve"> ADDIN ZOTERO_ITEM CSL_CITATION {"citationID":"a2n50738n2h","properties":{"formattedCitation":"(Mueller and Baum 2014)","plainCitation":"(Mueller and Baum 2014)"},"citationItems":[{"id":1305,"uris":["http://zotero.org/users/3015424/items/QTWMXIMX"],"uri":["http://zotero.org/users/3015424/items/QTWMXIMX"],"itemData":{"id":1305,"type":"article-journal","title":"Monarch-parasite interactions in managed and roadside prairies","container-title":"Journal of Insect Conservation","page":"847","volume":"18","issue":"5","ISSN":"1366-638X","journalAbbreviation":"Journal of insect conservation","author":[{"family":"Mueller","given":"Elisha K"},{"family":"Baum","given":"Kristen A"}],"issued":{"date-parts":[["2014"]]}}}],"schema":"https://github.com/citation-style-language/schema/raw/master/csl-citation.json"} </w:instrText>
      </w:r>
      <w:r>
        <w:fldChar w:fldCharType="separate"/>
      </w:r>
      <w:r w:rsidRPr="00ED431F">
        <w:rPr>
          <w:rFonts w:ascii="Calibri" w:hAnsi="Calibri" w:cs="Calibri"/>
        </w:rPr>
        <w:t>(Mueller and Baum 2014)</w:t>
      </w:r>
      <w:r>
        <w:fldChar w:fldCharType="end"/>
      </w:r>
      <w:r>
        <w:t xml:space="preserve">, however, this loss has largely plateaued in recent decades </w:t>
      </w:r>
      <w:r>
        <w:fldChar w:fldCharType="begin"/>
      </w:r>
      <w:r>
        <w:instrText xml:space="preserve"> ADDIN ZOTERO_ITEM CSL_CITATION {"citationID":"a2cq6dubbo1","properties":{"formattedCitation":"(Zaya et al. 2017)","plainCitation":"(Zaya et al. 2017)"},"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ED431F">
        <w:rPr>
          <w:rFonts w:ascii="Calibri" w:hAnsi="Calibri" w:cs="Calibri"/>
        </w:rPr>
        <w:t>(Zaya et al. 2017)</w:t>
      </w:r>
      <w:r>
        <w:fldChar w:fldCharType="end"/>
      </w:r>
      <w:r>
        <w:t xml:space="preserve">. Climate change, in the form of gradual shifts to less favorable conditions for overwintering, breeding, or feeding is also probable </w:t>
      </w:r>
      <w:r>
        <w:fldChar w:fldCharType="begin"/>
      </w:r>
      <w:r>
        <w:instrText xml:space="preserve"> ADDIN ZOTERO_ITEM CSL_CITATION {"citationID":"an1l29u0i1","properties":{"formattedCitation":"(Batalden et al. 2007)","plainCitation":"(Batalden et al. 2007)"},"citationItems":[{"id":1304,"uris":["http://zotero.org/users/3015424/items/WXC6ITW5"],"uri":["http://zotero.org/users/3015424/items/WXC6ITW5"],"itemData":{"id":1304,"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instrText>
      </w:r>
      <w:r>
        <w:fldChar w:fldCharType="separate"/>
      </w:r>
      <w:r w:rsidRPr="00ED431F">
        <w:rPr>
          <w:rFonts w:ascii="Calibri" w:hAnsi="Calibri" w:cs="Calibri"/>
        </w:rPr>
        <w:t>(Batalden et al. 2007)</w:t>
      </w:r>
      <w:r>
        <w:fldChar w:fldCharType="end"/>
      </w:r>
      <w:r>
        <w:t xml:space="preserve">, and could also manifest in an smooth shift in population processes. </w:t>
      </w:r>
    </w:p>
    <w:p w14:paraId="33EBEAD3" w14:textId="77777777" w:rsidR="00F03FA1" w:rsidRDefault="00F03FA1">
      <w:pPr>
        <w:rPr>
          <w:b/>
        </w:rPr>
      </w:pPr>
      <w:r w:rsidRPr="00633A5C">
        <w:rPr>
          <w:b/>
        </w:rPr>
        <w:t>Discussion</w:t>
      </w:r>
    </w:p>
    <w:p w14:paraId="7C9C81AE" w14:textId="77777777" w:rsidR="00422095" w:rsidRPr="00422095" w:rsidRDefault="00422095" w:rsidP="00321265">
      <w:pPr>
        <w:rPr>
          <w:i/>
        </w:rPr>
      </w:pPr>
      <w:r w:rsidRPr="00422095">
        <w:rPr>
          <w:i/>
        </w:rPr>
        <w:t xml:space="preserve">Regime shift model structure </w:t>
      </w:r>
    </w:p>
    <w:p w14:paraId="1B27F908" w14:textId="1361CA0F"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w:t>
      </w:r>
      <w:r w:rsidR="004C72A1">
        <w:t>other processes</w:t>
      </w:r>
      <w:r w:rsidR="007C6007">
        <w:t xml:space="preserve">, and incorporating other dependent variables which may be available (for example, if a population had a </w:t>
      </w:r>
      <w:r w:rsidR="005F5665">
        <w:t xml:space="preserve">known </w:t>
      </w:r>
      <w:r w:rsidR="007C6007">
        <w:t xml:space="preserve">response to temperature or another </w:t>
      </w:r>
      <w:r w:rsidR="005F5665">
        <w:t>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14:paraId="67897574" w14:textId="0846DE1A" w:rsidR="00422095" w:rsidRDefault="00422095" w:rsidP="00321265">
      <w:r>
        <w:t xml:space="preserve">AICc was the information criterion used to rank break-point combination models, with all models ranked within two units of the lowest AICc considered to have equivalent performance, however, just a single ‘best’ model from the set of equivalent models was used for comparison in the simulations. The decision to only include one ‘best’ fit represented a compromise between accuracy, simplicity of script outputs, and computational intensity when running many simulation iterations. Overall </w:t>
      </w:r>
      <w:r w:rsidR="00922966">
        <w:t>model</w:t>
      </w:r>
      <w:r>
        <w:t xml:space="preserve"> performance would likely have a higher rate of detecting all initial conditions if the set of all equivalently fitting models, instead of just the top-ranked, had been considered when comparing the performance of the script to the input conditions. In response to this observation, we developed </w:t>
      </w:r>
      <w:r w:rsidR="00922966">
        <w:t>a</w:t>
      </w:r>
      <w:r>
        <w:t xml:space="preserve"> ‘model</w:t>
      </w:r>
      <w:r w:rsidR="00922966">
        <w:t xml:space="preserve"> </w:t>
      </w:r>
      <w:r>
        <w:t xml:space="preserve">specification’ function </w:t>
      </w:r>
      <w:r w:rsidR="00922966">
        <w:t xml:space="preserve">(Appendix S1) </w:t>
      </w:r>
      <w:r>
        <w:t>so that a user may manually produce regression statistics associated with similarly ranked fits and interpret those values in the context of the known biology of the species under evaluation.</w:t>
      </w:r>
    </w:p>
    <w:p w14:paraId="1F6BE345" w14:textId="6450B435" w:rsidR="00422095" w:rsidRDefault="000D7549" w:rsidP="00321265">
      <w:r>
        <w:t xml:space="preserve">With regards to selection of information criteria, AICc was used for decision-making in the regime shift detector script rather </w:t>
      </w:r>
      <w:r w:rsidR="00A8225B">
        <w:t>than AIC</w:t>
      </w:r>
      <w:r w:rsidR="003C31BE">
        <w:t>. AICc was used</w:t>
      </w:r>
      <w:r w:rsidR="00A8225B">
        <w:t xml:space="preserve"> because it allowed for a more conservative selection of break-point combinations while minimizing overfitting in higher sampling error scenarios- essentially by down weighting the selection criterion for models with many break points. However, this more </w:t>
      </w:r>
      <w:r w:rsidR="00A8225B">
        <w:lastRenderedPageBreak/>
        <w:t xml:space="preserve">conservative approach negatively affected the script’s ability to detect </w:t>
      </w:r>
      <w:r w:rsidR="003C31BE">
        <w:t>shifts in dynamic</w:t>
      </w:r>
      <w:r w:rsidR="00A8225B">
        <w:t xml:space="preserve"> in low sampling error scenarios</w:t>
      </w:r>
      <w:r w:rsidR="0059653A">
        <w:t>, particularly for one and two break input scenarios, because the penalty term for increasing the complexity of the model dramatically increases with AICc. Thus, if it is reasonable to assume that the population data being subjected to the regime shift detector script has a low associated sampling error, a user may wish to use less conservative information criteria (i.e. AIC) to rank break point combination models.</w:t>
      </w:r>
    </w:p>
    <w:p w14:paraId="08FA98C6" w14:textId="77777777" w:rsidR="00422095" w:rsidRDefault="0059653A" w:rsidP="00422095">
      <w:r>
        <w:t xml:space="preserve">Because the model uses a single datum to represent the population in a given year, the model had to be constrained to avoid over-fitting to short time series. Unfortunately, this limitation means that shifts in dynamic regime </w:t>
      </w:r>
      <w:bookmarkStart w:id="1" w:name="_GoBack"/>
      <w:r>
        <w:t xml:space="preserve">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model like the Ricker may not fully leverage available information. In these cases, using a model that allows, for example, within season dynamics to be measured may be more useful.</w:t>
      </w:r>
    </w:p>
    <w:bookmarkEnd w:id="1"/>
    <w:p w14:paraId="25132A85" w14:textId="60A1E33B" w:rsidR="00A87775" w:rsidRDefault="005F5665">
      <w:r>
        <w:t>Regardless of model used to form the basis of the regime shift detector script, it is important that the model’s fitting function is set with some understanding of the data’s structure to prevent fitting or convergence issues. For example</w:t>
      </w:r>
      <w:r w:rsidR="001247E5">
        <w:t>,</w:t>
      </w:r>
      <w:r>
        <w:t xml:space="preserve"> in our case, the function </w:t>
      </w:r>
      <w:r w:rsidR="00922966">
        <w:t xml:space="preserve">that fits the Ricker model </w:t>
      </w:r>
      <w:r>
        <w:t>was set to have a starting value of r at 1.5. For populations with dynamics that are expected to deviate from this value dramatically, setting this value to one closer to the expected value</w:t>
      </w:r>
      <w:r w:rsidR="00A87775">
        <w:t xml:space="preserve"> will aide in model convergence.</w:t>
      </w:r>
    </w:p>
    <w:p w14:paraId="00407A2D" w14:textId="11C5C504" w:rsidR="00F75BFC"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r w:rsidR="00252A3F">
        <w:t>observed_outcomes</w:t>
      </w:r>
      <w:r w:rsidR="00321265">
        <w:t>), a behavior that is, in general, 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w:t>
      </w:r>
      <w:r w:rsidR="00252A3F">
        <w:t>over 70</w:t>
      </w:r>
      <w:r>
        <w:t xml:space="preserve">%. </w:t>
      </w:r>
      <w:r w:rsidR="00F75BFC">
        <w:t xml:space="preserve"> </w:t>
      </w:r>
    </w:p>
    <w:p w14:paraId="449BCA91" w14:textId="4F156848" w:rsidR="00C90043" w:rsidRDefault="00F75BFC">
      <w:r>
        <w:t xml:space="preserve">Other input conditions also </w:t>
      </w:r>
      <w:r w:rsidR="009A6C65">
        <w:t>e</w:t>
      </w:r>
      <w:r>
        <w:t xml:space="preserve">ffected the performance of the regime shift detector script. </w:t>
      </w:r>
      <w:r w:rsidR="009A6C65">
        <w:t xml:space="preserve"> The effect of changing the magnitude of the shift was dependent on which parameter was changed and by how much</w:t>
      </w:r>
      <w:r w:rsidR="001F08E5">
        <w:t xml:space="preserve"> (Figs.</w:t>
      </w:r>
      <w:r w:rsidR="00252A3F">
        <w:t xml:space="preserve"> S2</w:t>
      </w:r>
      <w:r w:rsidR="001F08E5">
        <w:t xml:space="preserve"> change, changeR)</w:t>
      </w:r>
      <w:r w:rsidR="009A6C65">
        <w:t xml:space="preserve">. Although larger shifts in regression parameters would, intuitively, lead to a higher likelihood of detection, these larger shifts would also be more likely to induce chaotic dynamics in the years immediately following the shift, </w:t>
      </w:r>
      <w:r w:rsidR="001F08E5">
        <w:t xml:space="preserve">potentially </w:t>
      </w:r>
      <w:r w:rsidR="009A6C65">
        <w:t xml:space="preserve">making the timing of shifts </w:t>
      </w:r>
      <w:r w:rsidR="001F08E5">
        <w:t>more difficult to pinpoint.  Similarly, longer time series yielded regime shift detector script results that were more error prone (Fig,</w:t>
      </w:r>
      <w:r w:rsidR="00252A3F">
        <w:t xml:space="preserve"> S2</w:t>
      </w:r>
      <w:r w:rsidR="001F08E5">
        <w:t xml:space="preserve"> Nyears A), likely because, firstly, there were simply more possible break-point combinations for the model to select from, and secondly, because the penalty for increasing parameterization (</w:t>
      </w:r>
      <w:r w:rsidR="00252A3F">
        <w:t xml:space="preserve">i.e. </w:t>
      </w:r>
      <w:r w:rsidR="001F08E5">
        <w:t xml:space="preserve">AICc) would decrease as sample sizes grew, leading to increasing likelihood of identifying extra breaks (Fig. </w:t>
      </w:r>
      <w:r w:rsidR="00252A3F">
        <w:t xml:space="preserve">S2 </w:t>
      </w:r>
      <w:r w:rsidR="001F08E5">
        <w:t>Nyears B).</w:t>
      </w:r>
    </w:p>
    <w:p w14:paraId="0CB0AC9A" w14:textId="1F21FA15" w:rsidR="00F03FA1" w:rsidRDefault="00F03FA1">
      <w:pPr>
        <w:rPr>
          <w:b/>
        </w:rPr>
      </w:pPr>
      <w:r w:rsidRPr="00633A5C">
        <w:rPr>
          <w:b/>
        </w:rPr>
        <w:t>Conclusions</w:t>
      </w:r>
    </w:p>
    <w:p w14:paraId="70DA53D4" w14:textId="4BA3A947" w:rsidR="001207E1" w:rsidRDefault="004E2AD0" w:rsidP="00C90043">
      <w:r>
        <w:t xml:space="preserve">The regime shift detector </w:t>
      </w:r>
      <w:r w:rsidR="003D791C">
        <w:t xml:space="preserve">model </w:t>
      </w:r>
      <w:r>
        <w:t xml:space="preserve">provides </w:t>
      </w:r>
      <w:r w:rsidR="00E73B86">
        <w:t>a novel and</w:t>
      </w:r>
      <w:r>
        <w:t xml:space="preserve"> objective tool for examining </w:t>
      </w:r>
      <w:r w:rsidR="001207E1">
        <w:t xml:space="preserve">population regulation </w:t>
      </w:r>
      <w:r>
        <w:t xml:space="preserve">pattern shifts in natural populations. </w:t>
      </w:r>
      <w:r w:rsidR="00C736F1">
        <w:t xml:space="preserve">Moreover, the analytical framework presented by the regime shift </w:t>
      </w:r>
      <w:r w:rsidR="00C736F1">
        <w:lastRenderedPageBreak/>
        <w:t>detector model provides a common</w:t>
      </w:r>
      <w:r w:rsidR="002D724B">
        <w:t xml:space="preserve"> tool for comparing population processes over time and between ecosystems. As we have illustrated with our case studies</w:t>
      </w:r>
      <w:r w:rsidR="001708ED">
        <w:t>, the results produced by our model not only identify and quantify shifts themselves, but can also provide comparative insight into the complexity of drivers in the systems under study.</w:t>
      </w:r>
      <w:r w:rsidR="001247E5">
        <w:t xml:space="preserve"> The Regime Shift detector model thus provides a basis for future work examining dynamic shifts across taxa with different generation times and lags between external drivers and population responses.</w:t>
      </w:r>
    </w:p>
    <w:p w14:paraId="02CEDB97" w14:textId="5ED71E4E" w:rsidR="00C90043" w:rsidRDefault="001207E1" w:rsidP="00C90043">
      <w:r>
        <w:t xml:space="preserve">The </w:t>
      </w:r>
      <w:r w:rsidR="00BD1F08">
        <w:t xml:space="preserve">regime shift detector </w:t>
      </w:r>
      <w:r>
        <w:t xml:space="preserve">tool, as is, represents a compromise between sensitivity and simplicity.  </w:t>
      </w:r>
      <w:r w:rsidR="001247E5">
        <w:t>Our case studies show</w:t>
      </w:r>
      <w:r>
        <w:t xml:space="preserve"> how the i</w:t>
      </w:r>
      <w:r w:rsidR="00C90043">
        <w:t>nformation criteria used and decision rules for cutoff have a dramatic impact on the results</w:t>
      </w:r>
      <w:r>
        <w:t xml:space="preserve"> of the </w:t>
      </w:r>
      <w:r w:rsidR="003D791C">
        <w:t>model</w:t>
      </w:r>
      <w:r>
        <w:t xml:space="preserve">, and thus </w:t>
      </w:r>
      <w:r w:rsidR="00C90043">
        <w:t>should be considered critically before drawing any conclusions by the use of this tool.</w:t>
      </w:r>
      <w:r>
        <w:t xml:space="preserve">  Similarly, we recommend a user carefully consider the limitations of the tool in the context of the raw data presented: if phases of change are too short to be detected by the </w:t>
      </w:r>
      <w:r w:rsidR="003D791C">
        <w:t>model</w:t>
      </w:r>
      <w:r w:rsidR="00BD1F08">
        <w:t>, its ability to detect these shifts will be limited, and the resultant variation may reduce the script’s sensitivity for detecting other shifts in the data.</w:t>
      </w:r>
      <w:r w:rsidR="003F79D2">
        <w:t xml:space="preserve"> As we have demonstrated herein, alternate dyn</w:t>
      </w:r>
      <w:r w:rsidR="008D37F3">
        <w:t>amics should be considered, and compared to outputs, for a holistic interpretation.</w:t>
      </w:r>
    </w:p>
    <w:p w14:paraId="54CACECD" w14:textId="02646952" w:rsidR="00C90043" w:rsidRDefault="00BD1F08" w:rsidP="00C90043">
      <w:bookmarkStart w:id="2" w:name="_Hlk487717543"/>
      <w:r>
        <w:t xml:space="preserve">When interpreted in the context of known species biology, the regime shift detector </w:t>
      </w:r>
      <w:r w:rsidR="003D791C">
        <w:t xml:space="preserve">model </w:t>
      </w:r>
      <w:r>
        <w:t xml:space="preserve">has the potential to aide management decisions and identify, and rank critical drivers of change in a species internal dynamics. </w:t>
      </w:r>
      <w:r w:rsidRPr="00BD1F08">
        <w:t>In an era of rapid global change affecting species dynamics, it is critical to use tools which allow better understanding of changes to internal regulators of population, and not base management decisions on population numbers alone.</w:t>
      </w:r>
      <w:bookmarkEnd w:id="2"/>
      <w:r w:rsidRPr="00BD1F08">
        <w:t xml:space="preserve">  </w:t>
      </w:r>
    </w:p>
    <w:p w14:paraId="036C68FE" w14:textId="77777777" w:rsidR="00C90043" w:rsidRDefault="00C90043">
      <w:pPr>
        <w:rPr>
          <w:b/>
        </w:rPr>
      </w:pPr>
    </w:p>
    <w:p w14:paraId="71048C92" w14:textId="77777777" w:rsidR="00C90043" w:rsidRPr="00633A5C" w:rsidRDefault="00C90043">
      <w:pPr>
        <w:rPr>
          <w:b/>
        </w:rPr>
      </w:pPr>
    </w:p>
    <w:p w14:paraId="5691B500" w14:textId="77777777" w:rsidR="00F03FA1" w:rsidRPr="00633A5C" w:rsidRDefault="00F03FA1">
      <w:pPr>
        <w:rPr>
          <w:b/>
        </w:rPr>
      </w:pPr>
      <w:r w:rsidRPr="00633A5C">
        <w:rPr>
          <w:b/>
        </w:rPr>
        <w:t>References</w:t>
      </w:r>
    </w:p>
    <w:p w14:paraId="09C22C96" w14:textId="77777777" w:rsidR="001247E5" w:rsidRPr="001247E5" w:rsidRDefault="005F269F" w:rsidP="001247E5">
      <w:pPr>
        <w:pStyle w:val="Bibliography"/>
        <w:rPr>
          <w:rFonts w:ascii="Calibri" w:hAnsi="Calibri" w:cs="Calibri"/>
        </w:rPr>
      </w:pPr>
      <w:r>
        <w:fldChar w:fldCharType="begin"/>
      </w:r>
      <w:r w:rsidR="005D4046">
        <w:instrText xml:space="preserve"> ADDIN ZOTERO_BIBL {"custom":[]} CSL_BIBLIOGRAPHY </w:instrText>
      </w:r>
      <w:r>
        <w:fldChar w:fldCharType="separate"/>
      </w:r>
      <w:r w:rsidR="001247E5" w:rsidRPr="001247E5">
        <w:rPr>
          <w:rFonts w:ascii="Calibri" w:hAnsi="Calibri" w:cs="Calibri"/>
          <w:b/>
          <w:bCs/>
        </w:rPr>
        <w:t>Bahlai, C. A., M. Colunga-Garcia, S. H. Gage, and D. A. Landis</w:t>
      </w:r>
      <w:r w:rsidR="001247E5" w:rsidRPr="001247E5">
        <w:rPr>
          <w:rFonts w:ascii="Calibri" w:hAnsi="Calibri" w:cs="Calibri"/>
        </w:rPr>
        <w:t xml:space="preserve">. </w:t>
      </w:r>
      <w:r w:rsidR="001247E5" w:rsidRPr="001247E5">
        <w:rPr>
          <w:rFonts w:ascii="Calibri" w:hAnsi="Calibri" w:cs="Calibri"/>
          <w:b/>
          <w:bCs/>
        </w:rPr>
        <w:t>2013</w:t>
      </w:r>
      <w:r w:rsidR="001247E5" w:rsidRPr="001247E5">
        <w:rPr>
          <w:rFonts w:ascii="Calibri" w:hAnsi="Calibri" w:cs="Calibri"/>
        </w:rPr>
        <w:t>. Long term functional dynamics of an aphidophagous coccinellid community are unchanged in response to repeated invasion. PLoS One. 8: e83407.</w:t>
      </w:r>
    </w:p>
    <w:p w14:paraId="79352612" w14:textId="77777777" w:rsidR="001247E5" w:rsidRPr="001247E5" w:rsidRDefault="001247E5" w:rsidP="001247E5">
      <w:pPr>
        <w:pStyle w:val="Bibliography"/>
        <w:rPr>
          <w:rFonts w:ascii="Calibri" w:hAnsi="Calibri" w:cs="Calibri"/>
        </w:rPr>
      </w:pPr>
      <w:r w:rsidRPr="001247E5">
        <w:rPr>
          <w:rFonts w:ascii="Calibri" w:hAnsi="Calibri" w:cs="Calibri"/>
          <w:b/>
          <w:bCs/>
        </w:rPr>
        <w:t>Bahlai, C. A., and M. K. Sears</w:t>
      </w:r>
      <w:r w:rsidRPr="001247E5">
        <w:rPr>
          <w:rFonts w:ascii="Calibri" w:hAnsi="Calibri" w:cs="Calibri"/>
        </w:rPr>
        <w:t xml:space="preserve">. </w:t>
      </w:r>
      <w:r w:rsidRPr="001247E5">
        <w:rPr>
          <w:rFonts w:ascii="Calibri" w:hAnsi="Calibri" w:cs="Calibri"/>
          <w:b/>
          <w:bCs/>
        </w:rPr>
        <w:t>2009</w:t>
      </w:r>
      <w:r w:rsidRPr="001247E5">
        <w:rPr>
          <w:rFonts w:ascii="Calibri" w:hAnsi="Calibri" w:cs="Calibri"/>
        </w:rPr>
        <w:t>. Population dynamics of Harmonia axyridis and Aphis glycines in Niagara Peninsula soybean fields and vineyards. Journal of the Entomological Society of Ontario. 140: 27–39.</w:t>
      </w:r>
    </w:p>
    <w:p w14:paraId="0702677F" w14:textId="77777777" w:rsidR="001247E5" w:rsidRPr="001247E5" w:rsidRDefault="001247E5" w:rsidP="001247E5">
      <w:pPr>
        <w:pStyle w:val="Bibliography"/>
        <w:rPr>
          <w:rFonts w:ascii="Calibri" w:hAnsi="Calibri" w:cs="Calibri"/>
        </w:rPr>
      </w:pPr>
      <w:r w:rsidRPr="001247E5">
        <w:rPr>
          <w:rFonts w:ascii="Calibri" w:hAnsi="Calibri" w:cs="Calibri"/>
          <w:b/>
          <w:bCs/>
        </w:rPr>
        <w:t>Bahlai, C. A., W. vander Werf, M. O’Neal, L. Hemerik, and D. A. Landis</w:t>
      </w:r>
      <w:r w:rsidRPr="001247E5">
        <w:rPr>
          <w:rFonts w:ascii="Calibri" w:hAnsi="Calibri" w:cs="Calibri"/>
        </w:rPr>
        <w:t xml:space="preserve">. </w:t>
      </w:r>
      <w:r w:rsidRPr="001247E5">
        <w:rPr>
          <w:rFonts w:ascii="Calibri" w:hAnsi="Calibri" w:cs="Calibri"/>
          <w:b/>
          <w:bCs/>
        </w:rPr>
        <w:t>2015</w:t>
      </w:r>
      <w:r w:rsidRPr="001247E5">
        <w:rPr>
          <w:rFonts w:ascii="Calibri" w:hAnsi="Calibri" w:cs="Calibri"/>
        </w:rPr>
        <w:t>. Shifts in dynamic regime of an invasive lady beetle are linked to the invasion and insecticidal management of its prey. Ecological Applications.</w:t>
      </w:r>
    </w:p>
    <w:p w14:paraId="0249166F" w14:textId="77777777" w:rsidR="001247E5" w:rsidRPr="001247E5" w:rsidRDefault="001247E5" w:rsidP="001247E5">
      <w:pPr>
        <w:pStyle w:val="Bibliography"/>
        <w:rPr>
          <w:rFonts w:ascii="Calibri" w:hAnsi="Calibri" w:cs="Calibri"/>
        </w:rPr>
      </w:pPr>
      <w:r w:rsidRPr="001247E5">
        <w:rPr>
          <w:rFonts w:ascii="Calibri" w:hAnsi="Calibri" w:cs="Calibri"/>
          <w:b/>
          <w:bCs/>
        </w:rPr>
        <w:t>Bahlai, C., M. Colunga-Garcia, S. Gage, and D. Landis</w:t>
      </w:r>
      <w:r w:rsidRPr="001247E5">
        <w:rPr>
          <w:rFonts w:ascii="Calibri" w:hAnsi="Calibri" w:cs="Calibri"/>
        </w:rPr>
        <w:t xml:space="preserve">. </w:t>
      </w:r>
      <w:r w:rsidRPr="001247E5">
        <w:rPr>
          <w:rFonts w:ascii="Calibri" w:hAnsi="Calibri" w:cs="Calibri"/>
          <w:b/>
          <w:bCs/>
        </w:rPr>
        <w:t>2015</w:t>
      </w:r>
      <w:r w:rsidRPr="001247E5">
        <w:rPr>
          <w:rFonts w:ascii="Calibri" w:hAnsi="Calibri" w:cs="Calibri"/>
        </w:rPr>
        <w:t>. The role of exotic ladybeetles in the decline of native ladybeetle populations: evidence from long-term monitoring. Biol Invasions. 17: 1005–1024.</w:t>
      </w:r>
    </w:p>
    <w:p w14:paraId="48EE42A4" w14:textId="77777777" w:rsidR="001247E5" w:rsidRPr="001247E5" w:rsidRDefault="001247E5" w:rsidP="001247E5">
      <w:pPr>
        <w:pStyle w:val="Bibliography"/>
        <w:rPr>
          <w:rFonts w:ascii="Calibri" w:hAnsi="Calibri" w:cs="Calibri"/>
        </w:rPr>
      </w:pPr>
      <w:r w:rsidRPr="001247E5">
        <w:rPr>
          <w:rFonts w:ascii="Calibri" w:hAnsi="Calibri" w:cs="Calibri"/>
          <w:b/>
          <w:bCs/>
        </w:rPr>
        <w:t>Baker, N. T.</w:t>
      </w:r>
      <w:r w:rsidRPr="001247E5">
        <w:rPr>
          <w:rFonts w:ascii="Calibri" w:hAnsi="Calibri" w:cs="Calibri"/>
        </w:rPr>
        <w:t xml:space="preserve"> </w:t>
      </w:r>
      <w:r w:rsidRPr="001247E5">
        <w:rPr>
          <w:rFonts w:ascii="Calibri" w:hAnsi="Calibri" w:cs="Calibri"/>
          <w:b/>
          <w:bCs/>
        </w:rPr>
        <w:t>2017</w:t>
      </w:r>
      <w:r w:rsidRPr="001247E5">
        <w:rPr>
          <w:rFonts w:ascii="Calibri" w:hAnsi="Calibri" w:cs="Calibri"/>
        </w:rPr>
        <w:t>. Estimated annual agricultural pesticide use by crop group for states of the conterminous United States, 1992-2014. National Water Quality Assessment Program.</w:t>
      </w:r>
    </w:p>
    <w:p w14:paraId="777F6EC2" w14:textId="77777777" w:rsidR="001247E5" w:rsidRPr="001247E5" w:rsidRDefault="001247E5" w:rsidP="001247E5">
      <w:pPr>
        <w:pStyle w:val="Bibliography"/>
        <w:rPr>
          <w:rFonts w:ascii="Calibri" w:hAnsi="Calibri" w:cs="Calibri"/>
        </w:rPr>
      </w:pPr>
      <w:r w:rsidRPr="001247E5">
        <w:rPr>
          <w:rFonts w:ascii="Calibri" w:hAnsi="Calibri" w:cs="Calibri"/>
          <w:b/>
          <w:bCs/>
        </w:rPr>
        <w:t>Batalden, R. V., K. Oberhauser, and A. T. Peterson</w:t>
      </w:r>
      <w:r w:rsidRPr="001247E5">
        <w:rPr>
          <w:rFonts w:ascii="Calibri" w:hAnsi="Calibri" w:cs="Calibri"/>
        </w:rPr>
        <w:t xml:space="preserve">. </w:t>
      </w:r>
      <w:r w:rsidRPr="001247E5">
        <w:rPr>
          <w:rFonts w:ascii="Calibri" w:hAnsi="Calibri" w:cs="Calibri"/>
          <w:b/>
          <w:bCs/>
        </w:rPr>
        <w:t>2007</w:t>
      </w:r>
      <w:r w:rsidRPr="001247E5">
        <w:rPr>
          <w:rFonts w:ascii="Calibri" w:hAnsi="Calibri" w:cs="Calibri"/>
        </w:rPr>
        <w:t>. Ecological Niches in Sequential Generations of Eastern North American Monarch Butterflies (Lepidoptera: Danaidae): The Ecology of Migration and Likely Climate Change Implications. Environmental Entomology. 36: 1365–1373.</w:t>
      </w:r>
    </w:p>
    <w:p w14:paraId="6EC90FDF" w14:textId="77777777" w:rsidR="001247E5" w:rsidRPr="001247E5" w:rsidRDefault="001247E5" w:rsidP="001247E5">
      <w:pPr>
        <w:pStyle w:val="Bibliography"/>
        <w:rPr>
          <w:rFonts w:ascii="Calibri" w:hAnsi="Calibri" w:cs="Calibri"/>
        </w:rPr>
      </w:pPr>
      <w:r w:rsidRPr="001247E5">
        <w:rPr>
          <w:rFonts w:ascii="Calibri" w:hAnsi="Calibri" w:cs="Calibri"/>
          <w:b/>
          <w:bCs/>
        </w:rPr>
        <w:t>Berryman, A., and M. Lima</w:t>
      </w:r>
      <w:r w:rsidRPr="001247E5">
        <w:rPr>
          <w:rFonts w:ascii="Calibri" w:hAnsi="Calibri" w:cs="Calibri"/>
        </w:rPr>
        <w:t xml:space="preserve">. </w:t>
      </w:r>
      <w:r w:rsidRPr="001247E5">
        <w:rPr>
          <w:rFonts w:ascii="Calibri" w:hAnsi="Calibri" w:cs="Calibri"/>
          <w:b/>
          <w:bCs/>
        </w:rPr>
        <w:t>2006</w:t>
      </w:r>
      <w:r w:rsidRPr="001247E5">
        <w:rPr>
          <w:rFonts w:ascii="Calibri" w:hAnsi="Calibri" w:cs="Calibri"/>
        </w:rPr>
        <w:t>. Deciphering the effects of climate on animal populations: diagnostic analysis provides new interpretation of Soay sheep dynamics. The American Naturalist. 168: 784–795.</w:t>
      </w:r>
    </w:p>
    <w:p w14:paraId="3272C08B" w14:textId="77777777" w:rsidR="001247E5" w:rsidRPr="001247E5" w:rsidRDefault="001247E5" w:rsidP="001247E5">
      <w:pPr>
        <w:pStyle w:val="Bibliography"/>
        <w:rPr>
          <w:rFonts w:ascii="Calibri" w:hAnsi="Calibri" w:cs="Calibri"/>
        </w:rPr>
      </w:pPr>
      <w:r w:rsidRPr="001247E5">
        <w:rPr>
          <w:rFonts w:ascii="Calibri" w:hAnsi="Calibri" w:cs="Calibri"/>
          <w:b/>
          <w:bCs/>
        </w:rPr>
        <w:lastRenderedPageBreak/>
        <w:t>Bestelmeyer, B. T., A. M. Ellison, W. R. Fraser, K. B. Gorman, S. J. Holbrook, C. M. Laney, M. D. Ohman, D. P. C. Peters, F. C. Pillsbury, A. Rassweiler, R. J. Schmitt, and S. Sharma</w:t>
      </w:r>
      <w:r w:rsidRPr="001247E5">
        <w:rPr>
          <w:rFonts w:ascii="Calibri" w:hAnsi="Calibri" w:cs="Calibri"/>
        </w:rPr>
        <w:t xml:space="preserve">. </w:t>
      </w:r>
      <w:r w:rsidRPr="001247E5">
        <w:rPr>
          <w:rFonts w:ascii="Calibri" w:hAnsi="Calibri" w:cs="Calibri"/>
          <w:b/>
          <w:bCs/>
        </w:rPr>
        <w:t>2011</w:t>
      </w:r>
      <w:r w:rsidRPr="001247E5">
        <w:rPr>
          <w:rFonts w:ascii="Calibri" w:hAnsi="Calibri" w:cs="Calibri"/>
        </w:rPr>
        <w:t>. Analysis of abrupt transitions in ecological systems. Ecosphere. 2: art129.</w:t>
      </w:r>
    </w:p>
    <w:p w14:paraId="775168F0" w14:textId="77777777" w:rsidR="001247E5" w:rsidRPr="001247E5" w:rsidRDefault="001247E5" w:rsidP="001247E5">
      <w:pPr>
        <w:pStyle w:val="Bibliography"/>
        <w:rPr>
          <w:rFonts w:ascii="Calibri" w:hAnsi="Calibri" w:cs="Calibri"/>
        </w:rPr>
      </w:pPr>
      <w:r w:rsidRPr="001247E5">
        <w:rPr>
          <w:rFonts w:ascii="Calibri" w:hAnsi="Calibri" w:cs="Calibri"/>
          <w:b/>
          <w:bCs/>
        </w:rPr>
        <w:t>Beverton, R. J., and S. J. Holt</w:t>
      </w:r>
      <w:r w:rsidRPr="001247E5">
        <w:rPr>
          <w:rFonts w:ascii="Calibri" w:hAnsi="Calibri" w:cs="Calibri"/>
        </w:rPr>
        <w:t xml:space="preserve">. </w:t>
      </w:r>
      <w:r w:rsidRPr="001247E5">
        <w:rPr>
          <w:rFonts w:ascii="Calibri" w:hAnsi="Calibri" w:cs="Calibri"/>
          <w:b/>
          <w:bCs/>
        </w:rPr>
        <w:t>1957</w:t>
      </w:r>
      <w:r w:rsidRPr="001247E5">
        <w:rPr>
          <w:rFonts w:ascii="Calibri" w:hAnsi="Calibri" w:cs="Calibri"/>
        </w:rPr>
        <w:t>. On the dynamics of exploited fish populations. Springer Science &amp; Business Media.</w:t>
      </w:r>
    </w:p>
    <w:p w14:paraId="0933B43B" w14:textId="77777777" w:rsidR="001247E5" w:rsidRPr="001247E5" w:rsidRDefault="001247E5" w:rsidP="001247E5">
      <w:pPr>
        <w:pStyle w:val="Bibliography"/>
        <w:rPr>
          <w:rFonts w:ascii="Calibri" w:hAnsi="Calibri" w:cs="Calibri"/>
        </w:rPr>
      </w:pPr>
      <w:r w:rsidRPr="001247E5">
        <w:rPr>
          <w:rFonts w:ascii="Calibri" w:hAnsi="Calibri" w:cs="Calibri"/>
          <w:b/>
          <w:bCs/>
        </w:rPr>
        <w:t>Bjørnstad, O. N., and B. T. Grenfell</w:t>
      </w:r>
      <w:r w:rsidRPr="001247E5">
        <w:rPr>
          <w:rFonts w:ascii="Calibri" w:hAnsi="Calibri" w:cs="Calibri"/>
        </w:rPr>
        <w:t xml:space="preserve">. </w:t>
      </w:r>
      <w:r w:rsidRPr="001247E5">
        <w:rPr>
          <w:rFonts w:ascii="Calibri" w:hAnsi="Calibri" w:cs="Calibri"/>
          <w:b/>
          <w:bCs/>
        </w:rPr>
        <w:t>2001</w:t>
      </w:r>
      <w:r w:rsidRPr="001247E5">
        <w:rPr>
          <w:rFonts w:ascii="Calibri" w:hAnsi="Calibri" w:cs="Calibri"/>
        </w:rPr>
        <w:t>. Noisy Clockwork: Time Series Analysis of Population Fluctuations in Animals. Science. 293: 638.</w:t>
      </w:r>
    </w:p>
    <w:p w14:paraId="1F95E46C" w14:textId="77777777" w:rsidR="001247E5" w:rsidRPr="001247E5" w:rsidRDefault="001247E5" w:rsidP="001247E5">
      <w:pPr>
        <w:pStyle w:val="Bibliography"/>
        <w:rPr>
          <w:rFonts w:ascii="Calibri" w:hAnsi="Calibri" w:cs="Calibri"/>
        </w:rPr>
      </w:pPr>
      <w:r w:rsidRPr="001247E5">
        <w:rPr>
          <w:rFonts w:ascii="Calibri" w:hAnsi="Calibri" w:cs="Calibri"/>
          <w:b/>
          <w:bCs/>
        </w:rPr>
        <w:t>Braun, J. V., and H.-G. Muller</w:t>
      </w:r>
      <w:r w:rsidRPr="001247E5">
        <w:rPr>
          <w:rFonts w:ascii="Calibri" w:hAnsi="Calibri" w:cs="Calibri"/>
        </w:rPr>
        <w:t xml:space="preserve">. </w:t>
      </w:r>
      <w:r w:rsidRPr="001247E5">
        <w:rPr>
          <w:rFonts w:ascii="Calibri" w:hAnsi="Calibri" w:cs="Calibri"/>
          <w:b/>
          <w:bCs/>
        </w:rPr>
        <w:t>1998</w:t>
      </w:r>
      <w:r w:rsidRPr="001247E5">
        <w:rPr>
          <w:rFonts w:ascii="Calibri" w:hAnsi="Calibri" w:cs="Calibri"/>
        </w:rPr>
        <w:t>. Statistical Methods for DNA Sequence Segmentation. Statistical Science. 13: 142–162.</w:t>
      </w:r>
    </w:p>
    <w:p w14:paraId="5468C46C" w14:textId="77777777" w:rsidR="001247E5" w:rsidRPr="001247E5" w:rsidRDefault="001247E5" w:rsidP="001247E5">
      <w:pPr>
        <w:pStyle w:val="Bibliography"/>
        <w:rPr>
          <w:rFonts w:ascii="Calibri" w:hAnsi="Calibri" w:cs="Calibri"/>
        </w:rPr>
      </w:pPr>
      <w:r w:rsidRPr="001247E5">
        <w:rPr>
          <w:rFonts w:ascii="Calibri" w:hAnsi="Calibri" w:cs="Calibri"/>
          <w:b/>
          <w:bCs/>
        </w:rPr>
        <w:t>Brook, B. W., and C. J. Bradshaw</w:t>
      </w:r>
      <w:r w:rsidRPr="001247E5">
        <w:rPr>
          <w:rFonts w:ascii="Calibri" w:hAnsi="Calibri" w:cs="Calibri"/>
        </w:rPr>
        <w:t xml:space="preserve">. </w:t>
      </w:r>
      <w:r w:rsidRPr="001247E5">
        <w:rPr>
          <w:rFonts w:ascii="Calibri" w:hAnsi="Calibri" w:cs="Calibri"/>
          <w:b/>
          <w:bCs/>
        </w:rPr>
        <w:t>2006</w:t>
      </w:r>
      <w:r w:rsidRPr="001247E5">
        <w:rPr>
          <w:rFonts w:ascii="Calibri" w:hAnsi="Calibri" w:cs="Calibri"/>
        </w:rPr>
        <w:t>. Strength of evidence for density dependence in abundance time series of 1198 species. Ecology. 87: 1445–1451.</w:t>
      </w:r>
    </w:p>
    <w:p w14:paraId="52443E1F" w14:textId="77777777" w:rsidR="001247E5" w:rsidRPr="001247E5" w:rsidRDefault="001247E5" w:rsidP="001247E5">
      <w:pPr>
        <w:pStyle w:val="Bibliography"/>
        <w:rPr>
          <w:rFonts w:ascii="Calibri" w:hAnsi="Calibri" w:cs="Calibri"/>
        </w:rPr>
      </w:pPr>
      <w:r w:rsidRPr="001247E5">
        <w:rPr>
          <w:rFonts w:ascii="Calibri" w:hAnsi="Calibri" w:cs="Calibri"/>
          <w:b/>
          <w:bCs/>
        </w:rPr>
        <w:t>Brower, L. P., L. S. Fink, R. J. Kiphart, V. Pocius, R. R. Zubieta, and M. I. Ramírez</w:t>
      </w:r>
      <w:r w:rsidRPr="001247E5">
        <w:rPr>
          <w:rFonts w:ascii="Calibri" w:hAnsi="Calibri" w:cs="Calibri"/>
        </w:rPr>
        <w:t xml:space="preserve">. </w:t>
      </w:r>
      <w:r w:rsidRPr="001247E5">
        <w:rPr>
          <w:rFonts w:ascii="Calibri" w:hAnsi="Calibri" w:cs="Calibri"/>
          <w:b/>
          <w:bCs/>
        </w:rPr>
        <w:t>2015</w:t>
      </w:r>
      <w:r w:rsidRPr="001247E5">
        <w:rPr>
          <w:rFonts w:ascii="Calibri" w:hAnsi="Calibri" w:cs="Calibri"/>
        </w:rPr>
        <w:t xml:space="preserve">. Effect of the 2010–2011 drought on the lipid content of monarchs migrating through Texas to overwintering sites in Mexico, pp. 117–129. </w:t>
      </w:r>
      <w:r w:rsidRPr="001247E5">
        <w:rPr>
          <w:rFonts w:ascii="Calibri" w:hAnsi="Calibri" w:cs="Calibri"/>
          <w:i/>
          <w:iCs/>
        </w:rPr>
        <w:t>In</w:t>
      </w:r>
      <w:r w:rsidRPr="001247E5">
        <w:rPr>
          <w:rFonts w:ascii="Calibri" w:hAnsi="Calibri" w:cs="Calibri"/>
        </w:rPr>
        <w:t xml:space="preserve"> Monarchs in a Changing World: Biology and Conservation of an Iconic Butterfly. Cornell University Press.</w:t>
      </w:r>
    </w:p>
    <w:p w14:paraId="1F1011C4" w14:textId="77777777" w:rsidR="001247E5" w:rsidRPr="001247E5" w:rsidRDefault="001247E5" w:rsidP="001247E5">
      <w:pPr>
        <w:pStyle w:val="Bibliography"/>
        <w:rPr>
          <w:rFonts w:ascii="Calibri" w:hAnsi="Calibri" w:cs="Calibri"/>
        </w:rPr>
      </w:pPr>
      <w:r w:rsidRPr="001247E5">
        <w:rPr>
          <w:rFonts w:ascii="Calibri" w:hAnsi="Calibri" w:cs="Calibri"/>
          <w:b/>
          <w:bCs/>
        </w:rPr>
        <w:t>Brower, L. P., D. R. Kust, E. Rendon-Salinas, E. G. Serrano, K. R. Kust, J. Miller, C. Fernandez del Rey, and K. Pape</w:t>
      </w:r>
      <w:r w:rsidRPr="001247E5">
        <w:rPr>
          <w:rFonts w:ascii="Calibri" w:hAnsi="Calibri" w:cs="Calibri"/>
        </w:rPr>
        <w:t xml:space="preserve">. </w:t>
      </w:r>
      <w:r w:rsidRPr="001247E5">
        <w:rPr>
          <w:rFonts w:ascii="Calibri" w:hAnsi="Calibri" w:cs="Calibri"/>
          <w:b/>
          <w:bCs/>
        </w:rPr>
        <w:t>2004</w:t>
      </w:r>
      <w:r w:rsidRPr="001247E5">
        <w:rPr>
          <w:rFonts w:ascii="Calibri" w:hAnsi="Calibri" w:cs="Calibri"/>
        </w:rPr>
        <w:t>. Catastrophic winter storm mortality of monarch butterflies in Mexico during January 2002. The Monarch butterfly: biology and conservation. 151–166.</w:t>
      </w:r>
    </w:p>
    <w:p w14:paraId="46865243" w14:textId="77777777" w:rsidR="001247E5" w:rsidRPr="001247E5" w:rsidRDefault="001247E5" w:rsidP="001247E5">
      <w:pPr>
        <w:pStyle w:val="Bibliography"/>
        <w:rPr>
          <w:rFonts w:ascii="Calibri" w:hAnsi="Calibri" w:cs="Calibri"/>
        </w:rPr>
      </w:pPr>
      <w:r w:rsidRPr="001247E5">
        <w:rPr>
          <w:rFonts w:ascii="Calibri" w:hAnsi="Calibri" w:cs="Calibri"/>
          <w:b/>
          <w:bCs/>
        </w:rPr>
        <w:t>Brower, L. P., D. A. Slayback, P. Jaramillo-López, I. Ramirez, K. S. Oberhauser, E. H. Williams, and L. S. Fink</w:t>
      </w:r>
      <w:r w:rsidRPr="001247E5">
        <w:rPr>
          <w:rFonts w:ascii="Calibri" w:hAnsi="Calibri" w:cs="Calibri"/>
        </w:rPr>
        <w:t xml:space="preserve">. </w:t>
      </w:r>
      <w:r w:rsidRPr="001247E5">
        <w:rPr>
          <w:rFonts w:ascii="Calibri" w:hAnsi="Calibri" w:cs="Calibri"/>
          <w:b/>
          <w:bCs/>
        </w:rPr>
        <w:t>2016</w:t>
      </w:r>
      <w:r w:rsidRPr="001247E5">
        <w:rPr>
          <w:rFonts w:ascii="Calibri" w:hAnsi="Calibri" w:cs="Calibri"/>
        </w:rPr>
        <w:t>. Illegal logging of 10 hectares of forest in the Sierra Chincua monarch butterfly overwintering area in Mexico. American Entomologist. 62: 92–97.</w:t>
      </w:r>
    </w:p>
    <w:p w14:paraId="2A0EA7D0" w14:textId="77777777" w:rsidR="001247E5" w:rsidRPr="001247E5" w:rsidRDefault="001247E5" w:rsidP="001247E5">
      <w:pPr>
        <w:pStyle w:val="Bibliography"/>
        <w:rPr>
          <w:rFonts w:ascii="Calibri" w:hAnsi="Calibri" w:cs="Calibri"/>
        </w:rPr>
      </w:pPr>
      <w:r w:rsidRPr="001247E5">
        <w:rPr>
          <w:rFonts w:ascii="Calibri" w:hAnsi="Calibri" w:cs="Calibri"/>
          <w:b/>
          <w:bCs/>
        </w:rPr>
        <w:t>Burnham, K. P., and D. R. Anderson</w:t>
      </w:r>
      <w:r w:rsidRPr="001247E5">
        <w:rPr>
          <w:rFonts w:ascii="Calibri" w:hAnsi="Calibri" w:cs="Calibri"/>
        </w:rPr>
        <w:t xml:space="preserve">. </w:t>
      </w:r>
      <w:r w:rsidRPr="001247E5">
        <w:rPr>
          <w:rFonts w:ascii="Calibri" w:hAnsi="Calibri" w:cs="Calibri"/>
          <w:b/>
          <w:bCs/>
        </w:rPr>
        <w:t>2002</w:t>
      </w:r>
      <w:r w:rsidRPr="001247E5">
        <w:rPr>
          <w:rFonts w:ascii="Calibri" w:hAnsi="Calibri" w:cs="Calibri"/>
        </w:rPr>
        <w:t>. Model selection and multimodal inference: a practical information-theoretic approach, 2nd ed. Springer Science + Business Media, LLC, New York.</w:t>
      </w:r>
    </w:p>
    <w:p w14:paraId="0F489761" w14:textId="77777777" w:rsidR="001247E5" w:rsidRPr="001247E5" w:rsidRDefault="001247E5" w:rsidP="001247E5">
      <w:pPr>
        <w:pStyle w:val="Bibliography"/>
        <w:rPr>
          <w:rFonts w:ascii="Calibri" w:hAnsi="Calibri" w:cs="Calibri"/>
        </w:rPr>
      </w:pPr>
      <w:r w:rsidRPr="001247E5">
        <w:rPr>
          <w:rFonts w:ascii="Calibri" w:hAnsi="Calibri" w:cs="Calibri"/>
          <w:b/>
          <w:bCs/>
        </w:rPr>
        <w:t>Carpenter, S. R., W. A. Brock, J. J. Cole, J. F. Kitchell, and M. L. Pace</w:t>
      </w:r>
      <w:r w:rsidRPr="001247E5">
        <w:rPr>
          <w:rFonts w:ascii="Calibri" w:hAnsi="Calibri" w:cs="Calibri"/>
        </w:rPr>
        <w:t xml:space="preserve">. </w:t>
      </w:r>
      <w:r w:rsidRPr="001247E5">
        <w:rPr>
          <w:rFonts w:ascii="Calibri" w:hAnsi="Calibri" w:cs="Calibri"/>
          <w:b/>
          <w:bCs/>
        </w:rPr>
        <w:t>2008</w:t>
      </w:r>
      <w:r w:rsidRPr="001247E5">
        <w:rPr>
          <w:rFonts w:ascii="Calibri" w:hAnsi="Calibri" w:cs="Calibri"/>
        </w:rPr>
        <w:t>. Leading indicators of trophic cascades. Ecology Letters. 11: 128–138.</w:t>
      </w:r>
    </w:p>
    <w:p w14:paraId="6EE41C48" w14:textId="77777777" w:rsidR="001247E5" w:rsidRPr="001247E5" w:rsidRDefault="001247E5" w:rsidP="001247E5">
      <w:pPr>
        <w:pStyle w:val="Bibliography"/>
        <w:rPr>
          <w:rFonts w:ascii="Calibri" w:hAnsi="Calibri" w:cs="Calibri"/>
        </w:rPr>
      </w:pPr>
      <w:r w:rsidRPr="001247E5">
        <w:rPr>
          <w:rFonts w:ascii="Calibri" w:hAnsi="Calibri" w:cs="Calibri"/>
          <w:b/>
          <w:bCs/>
        </w:rPr>
        <w:t>Eason, T., A. S. Garmestani, C. A. Stow, C. Rojo, M. Alvarez-Cobelas, and H. Cabezas</w:t>
      </w:r>
      <w:r w:rsidRPr="001247E5">
        <w:rPr>
          <w:rFonts w:ascii="Calibri" w:hAnsi="Calibri" w:cs="Calibri"/>
        </w:rPr>
        <w:t xml:space="preserve">. </w:t>
      </w:r>
      <w:r w:rsidRPr="001247E5">
        <w:rPr>
          <w:rFonts w:ascii="Calibri" w:hAnsi="Calibri" w:cs="Calibri"/>
          <w:b/>
          <w:bCs/>
        </w:rPr>
        <w:t>2016</w:t>
      </w:r>
      <w:r w:rsidRPr="001247E5">
        <w:rPr>
          <w:rFonts w:ascii="Calibri" w:hAnsi="Calibri" w:cs="Calibri"/>
        </w:rPr>
        <w:t>. Managing for resilience: an information theory-based approach to assessing ecosystems. J Appl Ecol. 53: 656–665.</w:t>
      </w:r>
    </w:p>
    <w:p w14:paraId="401DF144" w14:textId="77777777" w:rsidR="001247E5" w:rsidRPr="001247E5" w:rsidRDefault="001247E5" w:rsidP="001247E5">
      <w:pPr>
        <w:pStyle w:val="Bibliography"/>
        <w:rPr>
          <w:rFonts w:ascii="Calibri" w:hAnsi="Calibri" w:cs="Calibri"/>
        </w:rPr>
      </w:pPr>
      <w:r w:rsidRPr="001247E5">
        <w:rPr>
          <w:rFonts w:ascii="Calibri" w:hAnsi="Calibri" w:cs="Calibri"/>
          <w:b/>
          <w:bCs/>
        </w:rPr>
        <w:t>Flockhart, D. T. T., L. P. Brower, M. I. Ramirez, K. A. Hobson, L. I. Wassenaar, S. Altizer, and D. R. Norris</w:t>
      </w:r>
      <w:r w:rsidRPr="001247E5">
        <w:rPr>
          <w:rFonts w:ascii="Calibri" w:hAnsi="Calibri" w:cs="Calibri"/>
        </w:rPr>
        <w:t xml:space="preserve">. </w:t>
      </w:r>
      <w:r w:rsidRPr="001247E5">
        <w:rPr>
          <w:rFonts w:ascii="Calibri" w:hAnsi="Calibri" w:cs="Calibri"/>
          <w:b/>
          <w:bCs/>
        </w:rPr>
        <w:t>2017</w:t>
      </w:r>
      <w:r w:rsidRPr="001247E5">
        <w:rPr>
          <w:rFonts w:ascii="Calibri" w:hAnsi="Calibri" w:cs="Calibri"/>
        </w:rPr>
        <w:t>. Regional climate on the breeding grounds predicts variation in the natal origin of monarch butterflies overwintering in Mexico over 38 years. Glob Change Biol. 23: 2565–2576.</w:t>
      </w:r>
    </w:p>
    <w:p w14:paraId="57BD81F6" w14:textId="77777777" w:rsidR="001247E5" w:rsidRPr="001247E5" w:rsidRDefault="001247E5" w:rsidP="001247E5">
      <w:pPr>
        <w:pStyle w:val="Bibliography"/>
        <w:rPr>
          <w:rFonts w:ascii="Calibri" w:hAnsi="Calibri" w:cs="Calibri"/>
        </w:rPr>
      </w:pPr>
      <w:r w:rsidRPr="001247E5">
        <w:rPr>
          <w:rFonts w:ascii="Calibri" w:hAnsi="Calibri" w:cs="Calibri"/>
          <w:b/>
          <w:bCs/>
        </w:rPr>
        <w:t>Forchhammer, M. C., and T. Asferg</w:t>
      </w:r>
      <w:r w:rsidRPr="001247E5">
        <w:rPr>
          <w:rFonts w:ascii="Calibri" w:hAnsi="Calibri" w:cs="Calibri"/>
        </w:rPr>
        <w:t xml:space="preserve">. </w:t>
      </w:r>
      <w:r w:rsidRPr="001247E5">
        <w:rPr>
          <w:rFonts w:ascii="Calibri" w:hAnsi="Calibri" w:cs="Calibri"/>
          <w:b/>
          <w:bCs/>
        </w:rPr>
        <w:t>2000</w:t>
      </w:r>
      <w:r w:rsidRPr="001247E5">
        <w:rPr>
          <w:rFonts w:ascii="Calibri" w:hAnsi="Calibri" w:cs="Calibri"/>
        </w:rPr>
        <w:t>. Invading parasites cause a structural shift in red fox dynamics. Proceedings of the Royal Society of London B: Biological Sciences. 267: 779–786.</w:t>
      </w:r>
    </w:p>
    <w:p w14:paraId="1C2FA66B" w14:textId="77777777" w:rsidR="001247E5" w:rsidRPr="001247E5" w:rsidRDefault="001247E5" w:rsidP="001247E5">
      <w:pPr>
        <w:pStyle w:val="Bibliography"/>
        <w:rPr>
          <w:rFonts w:ascii="Calibri" w:hAnsi="Calibri" w:cs="Calibri"/>
        </w:rPr>
      </w:pPr>
      <w:r w:rsidRPr="001247E5">
        <w:rPr>
          <w:rFonts w:ascii="Calibri" w:hAnsi="Calibri" w:cs="Calibri"/>
          <w:b/>
          <w:bCs/>
        </w:rPr>
        <w:t>Gadrich, T., and G. Katriel</w:t>
      </w:r>
      <w:r w:rsidRPr="001247E5">
        <w:rPr>
          <w:rFonts w:ascii="Calibri" w:hAnsi="Calibri" w:cs="Calibri"/>
        </w:rPr>
        <w:t xml:space="preserve">. </w:t>
      </w:r>
      <w:r w:rsidRPr="001247E5">
        <w:rPr>
          <w:rFonts w:ascii="Calibri" w:hAnsi="Calibri" w:cs="Calibri"/>
          <w:b/>
          <w:bCs/>
        </w:rPr>
        <w:t>2016</w:t>
      </w:r>
      <w:r w:rsidRPr="001247E5">
        <w:rPr>
          <w:rFonts w:ascii="Calibri" w:hAnsi="Calibri" w:cs="Calibri"/>
        </w:rPr>
        <w:t>. A Mechanistic Stochastic Ricker Model: Analytical and Numerical Investigations. Int. J. Bifurcation Chaos. 26: 1650067.</w:t>
      </w:r>
    </w:p>
    <w:p w14:paraId="6B10077F" w14:textId="77777777" w:rsidR="001247E5" w:rsidRPr="001247E5" w:rsidRDefault="001247E5" w:rsidP="001247E5">
      <w:pPr>
        <w:pStyle w:val="Bibliography"/>
        <w:rPr>
          <w:rFonts w:ascii="Calibri" w:hAnsi="Calibri" w:cs="Calibri"/>
        </w:rPr>
      </w:pPr>
      <w:r w:rsidRPr="001247E5">
        <w:rPr>
          <w:rFonts w:ascii="Calibri" w:hAnsi="Calibri" w:cs="Calibri"/>
          <w:b/>
          <w:bCs/>
        </w:rPr>
        <w:t>Hare, S. R., and N. J. Mantua</w:t>
      </w:r>
      <w:r w:rsidRPr="001247E5">
        <w:rPr>
          <w:rFonts w:ascii="Calibri" w:hAnsi="Calibri" w:cs="Calibri"/>
        </w:rPr>
        <w:t xml:space="preserve">. </w:t>
      </w:r>
      <w:r w:rsidRPr="001247E5">
        <w:rPr>
          <w:rFonts w:ascii="Calibri" w:hAnsi="Calibri" w:cs="Calibri"/>
          <w:b/>
          <w:bCs/>
        </w:rPr>
        <w:t>2000</w:t>
      </w:r>
      <w:r w:rsidRPr="001247E5">
        <w:rPr>
          <w:rFonts w:ascii="Calibri" w:hAnsi="Calibri" w:cs="Calibri"/>
        </w:rPr>
        <w:t>. Empirical evidence for North Pacific regime shifts in 1977 and 1989. Progress in Oceanography. 47: 103–145.</w:t>
      </w:r>
    </w:p>
    <w:p w14:paraId="60FC8EEB" w14:textId="77777777" w:rsidR="001247E5" w:rsidRPr="001247E5" w:rsidRDefault="001247E5" w:rsidP="001247E5">
      <w:pPr>
        <w:pStyle w:val="Bibliography"/>
        <w:rPr>
          <w:rFonts w:ascii="Calibri" w:hAnsi="Calibri" w:cs="Calibri"/>
        </w:rPr>
      </w:pPr>
      <w:r w:rsidRPr="001247E5">
        <w:rPr>
          <w:rFonts w:ascii="Calibri" w:hAnsi="Calibri" w:cs="Calibri"/>
          <w:b/>
          <w:bCs/>
        </w:rPr>
        <w:t>Heimpel, G., L. Frelich, D. Landis, K. Hopper, K. Hoelmer, Z. Sezen, M. Asplen, and K. Wu</w:t>
      </w:r>
      <w:r w:rsidRPr="001247E5">
        <w:rPr>
          <w:rFonts w:ascii="Calibri" w:hAnsi="Calibri" w:cs="Calibri"/>
        </w:rPr>
        <w:t xml:space="preserve">. </w:t>
      </w:r>
      <w:r w:rsidRPr="001247E5">
        <w:rPr>
          <w:rFonts w:ascii="Calibri" w:hAnsi="Calibri" w:cs="Calibri"/>
          <w:b/>
          <w:bCs/>
        </w:rPr>
        <w:t>2010</w:t>
      </w:r>
      <w:r w:rsidRPr="001247E5">
        <w:rPr>
          <w:rFonts w:ascii="Calibri" w:hAnsi="Calibri" w:cs="Calibri"/>
        </w:rPr>
        <w:t>. European buckthorn and Asian soybean aphid as components of an extensive invasional meltdown in North America. Biological Invasions. 12: 2913–2931.</w:t>
      </w:r>
    </w:p>
    <w:p w14:paraId="5403A9E8" w14:textId="77777777" w:rsidR="001247E5" w:rsidRPr="001247E5" w:rsidRDefault="001247E5" w:rsidP="001247E5">
      <w:pPr>
        <w:pStyle w:val="Bibliography"/>
        <w:rPr>
          <w:rFonts w:ascii="Calibri" w:hAnsi="Calibri" w:cs="Calibri"/>
        </w:rPr>
      </w:pPr>
      <w:r w:rsidRPr="001247E5">
        <w:rPr>
          <w:rFonts w:ascii="Calibri" w:hAnsi="Calibri" w:cs="Calibri"/>
          <w:b/>
          <w:bCs/>
        </w:rPr>
        <w:t>Jenouvrier, S., H. Weimerskirch, C. Barbraud, Y.-H. Park, and B. Cazelles</w:t>
      </w:r>
      <w:r w:rsidRPr="001247E5">
        <w:rPr>
          <w:rFonts w:ascii="Calibri" w:hAnsi="Calibri" w:cs="Calibri"/>
        </w:rPr>
        <w:t xml:space="preserve">. </w:t>
      </w:r>
      <w:r w:rsidRPr="001247E5">
        <w:rPr>
          <w:rFonts w:ascii="Calibri" w:hAnsi="Calibri" w:cs="Calibri"/>
          <w:b/>
          <w:bCs/>
        </w:rPr>
        <w:t>2005</w:t>
      </w:r>
      <w:r w:rsidRPr="001247E5">
        <w:rPr>
          <w:rFonts w:ascii="Calibri" w:hAnsi="Calibri" w:cs="Calibri"/>
        </w:rPr>
        <w:t>. Evidence of a shift in the cyclicity of Antarctic seabird dynamics linked to climate. Proceedings of the Royal Society B: Biological Sciences. 272: 887–895.</w:t>
      </w:r>
    </w:p>
    <w:p w14:paraId="2B9A0FA3" w14:textId="77777777" w:rsidR="001247E5" w:rsidRPr="001247E5" w:rsidRDefault="001247E5" w:rsidP="001247E5">
      <w:pPr>
        <w:pStyle w:val="Bibliography"/>
        <w:rPr>
          <w:rFonts w:ascii="Calibri" w:hAnsi="Calibri" w:cs="Calibri"/>
        </w:rPr>
      </w:pPr>
      <w:r w:rsidRPr="001247E5">
        <w:rPr>
          <w:rFonts w:ascii="Calibri" w:hAnsi="Calibri" w:cs="Calibri"/>
          <w:b/>
          <w:bCs/>
        </w:rPr>
        <w:t>Killick, R., and I. Eckley</w:t>
      </w:r>
      <w:r w:rsidRPr="001247E5">
        <w:rPr>
          <w:rFonts w:ascii="Calibri" w:hAnsi="Calibri" w:cs="Calibri"/>
        </w:rPr>
        <w:t xml:space="preserve">. </w:t>
      </w:r>
      <w:r w:rsidRPr="001247E5">
        <w:rPr>
          <w:rFonts w:ascii="Calibri" w:hAnsi="Calibri" w:cs="Calibri"/>
          <w:b/>
          <w:bCs/>
        </w:rPr>
        <w:t>2014</w:t>
      </w:r>
      <w:r w:rsidRPr="001247E5">
        <w:rPr>
          <w:rFonts w:ascii="Calibri" w:hAnsi="Calibri" w:cs="Calibri"/>
        </w:rPr>
        <w:t>. changepoint: An R package for changepoint analysis. Journal of Statistical Software. 58: 1–19.</w:t>
      </w:r>
    </w:p>
    <w:p w14:paraId="50569856" w14:textId="77777777" w:rsidR="001247E5" w:rsidRPr="001247E5" w:rsidRDefault="001247E5" w:rsidP="001247E5">
      <w:pPr>
        <w:pStyle w:val="Bibliography"/>
        <w:rPr>
          <w:rFonts w:ascii="Calibri" w:hAnsi="Calibri" w:cs="Calibri"/>
        </w:rPr>
      </w:pPr>
      <w:r w:rsidRPr="001247E5">
        <w:rPr>
          <w:rFonts w:ascii="Calibri" w:hAnsi="Calibri" w:cs="Calibri"/>
          <w:b/>
          <w:bCs/>
        </w:rPr>
        <w:t>Knapp, A. K., M. D. Smith, S. E. Hobbie, S. L. Collins, T. J. Fahey, G. J. A. Hansen, D. A. Landis, K. J. La Pierre, J. M. Melillo, T. R. Seastedt, G. R. Shaver, and J. R. Webster</w:t>
      </w:r>
      <w:r w:rsidRPr="001247E5">
        <w:rPr>
          <w:rFonts w:ascii="Calibri" w:hAnsi="Calibri" w:cs="Calibri"/>
        </w:rPr>
        <w:t xml:space="preserve">. </w:t>
      </w:r>
      <w:r w:rsidRPr="001247E5">
        <w:rPr>
          <w:rFonts w:ascii="Calibri" w:hAnsi="Calibri" w:cs="Calibri"/>
          <w:b/>
          <w:bCs/>
        </w:rPr>
        <w:t>2012</w:t>
      </w:r>
      <w:r w:rsidRPr="001247E5">
        <w:rPr>
          <w:rFonts w:ascii="Calibri" w:hAnsi="Calibri" w:cs="Calibri"/>
        </w:rPr>
        <w:t>. Past, present, and future roles of long-term experiments in the LTER Network. Bioscience. 62: 377–389.</w:t>
      </w:r>
    </w:p>
    <w:p w14:paraId="251EF6F5" w14:textId="77777777" w:rsidR="001247E5" w:rsidRPr="001247E5" w:rsidRDefault="001247E5" w:rsidP="001247E5">
      <w:pPr>
        <w:pStyle w:val="Bibliography"/>
        <w:rPr>
          <w:rFonts w:ascii="Calibri" w:hAnsi="Calibri" w:cs="Calibri"/>
        </w:rPr>
      </w:pPr>
      <w:r w:rsidRPr="001247E5">
        <w:rPr>
          <w:rFonts w:ascii="Calibri" w:hAnsi="Calibri" w:cs="Calibri"/>
          <w:b/>
          <w:bCs/>
        </w:rPr>
        <w:lastRenderedPageBreak/>
        <w:t>Lovett, J.</w:t>
      </w:r>
      <w:r w:rsidRPr="001247E5">
        <w:rPr>
          <w:rFonts w:ascii="Calibri" w:hAnsi="Calibri" w:cs="Calibri"/>
        </w:rPr>
        <w:t xml:space="preserve"> </w:t>
      </w:r>
      <w:r w:rsidRPr="001247E5">
        <w:rPr>
          <w:rFonts w:ascii="Calibri" w:hAnsi="Calibri" w:cs="Calibri"/>
          <w:b/>
          <w:bCs/>
        </w:rPr>
        <w:t>2017</w:t>
      </w:r>
      <w:r w:rsidRPr="001247E5">
        <w:rPr>
          <w:rFonts w:ascii="Calibri" w:hAnsi="Calibri" w:cs="Calibri"/>
        </w:rPr>
        <w:t>. Monarch Population Status.</w:t>
      </w:r>
    </w:p>
    <w:p w14:paraId="2FF4D512" w14:textId="77777777" w:rsidR="001247E5" w:rsidRPr="001247E5" w:rsidRDefault="001247E5" w:rsidP="001247E5">
      <w:pPr>
        <w:pStyle w:val="Bibliography"/>
        <w:rPr>
          <w:rFonts w:ascii="Calibri" w:hAnsi="Calibri" w:cs="Calibri"/>
        </w:rPr>
      </w:pPr>
      <w:r w:rsidRPr="001247E5">
        <w:rPr>
          <w:rFonts w:ascii="Calibri" w:hAnsi="Calibri" w:cs="Calibri"/>
          <w:b/>
          <w:bCs/>
        </w:rPr>
        <w:t>May, R. M.</w:t>
      </w:r>
      <w:r w:rsidRPr="001247E5">
        <w:rPr>
          <w:rFonts w:ascii="Calibri" w:hAnsi="Calibri" w:cs="Calibri"/>
        </w:rPr>
        <w:t xml:space="preserve"> </w:t>
      </w:r>
      <w:r w:rsidRPr="001247E5">
        <w:rPr>
          <w:rFonts w:ascii="Calibri" w:hAnsi="Calibri" w:cs="Calibri"/>
          <w:b/>
          <w:bCs/>
        </w:rPr>
        <w:t>1976</w:t>
      </w:r>
      <w:r w:rsidRPr="001247E5">
        <w:rPr>
          <w:rFonts w:ascii="Calibri" w:hAnsi="Calibri" w:cs="Calibri"/>
        </w:rPr>
        <w:t>. Simple mathematical models with very complicated dynamics. Nature. 261: 459–467.</w:t>
      </w:r>
    </w:p>
    <w:p w14:paraId="5E9ED2A1" w14:textId="77777777" w:rsidR="001247E5" w:rsidRPr="001247E5" w:rsidRDefault="001247E5" w:rsidP="001247E5">
      <w:pPr>
        <w:pStyle w:val="Bibliography"/>
        <w:rPr>
          <w:rFonts w:ascii="Calibri" w:hAnsi="Calibri" w:cs="Calibri"/>
        </w:rPr>
      </w:pPr>
      <w:r w:rsidRPr="001247E5">
        <w:rPr>
          <w:rFonts w:ascii="Calibri" w:hAnsi="Calibri" w:cs="Calibri"/>
          <w:b/>
          <w:bCs/>
        </w:rPr>
        <w:t>Mueller, E. K., and K. A. Baum</w:t>
      </w:r>
      <w:r w:rsidRPr="001247E5">
        <w:rPr>
          <w:rFonts w:ascii="Calibri" w:hAnsi="Calibri" w:cs="Calibri"/>
        </w:rPr>
        <w:t xml:space="preserve">. </w:t>
      </w:r>
      <w:r w:rsidRPr="001247E5">
        <w:rPr>
          <w:rFonts w:ascii="Calibri" w:hAnsi="Calibri" w:cs="Calibri"/>
          <w:b/>
          <w:bCs/>
        </w:rPr>
        <w:t>2014</w:t>
      </w:r>
      <w:r w:rsidRPr="001247E5">
        <w:rPr>
          <w:rFonts w:ascii="Calibri" w:hAnsi="Calibri" w:cs="Calibri"/>
        </w:rPr>
        <w:t>. Monarch-parasite interactions in managed and roadside prairies. Journal of insect conservation. 18: 847.</w:t>
      </w:r>
    </w:p>
    <w:p w14:paraId="0E034215" w14:textId="77777777" w:rsidR="001247E5" w:rsidRPr="001247E5" w:rsidRDefault="001247E5" w:rsidP="001247E5">
      <w:pPr>
        <w:pStyle w:val="Bibliography"/>
        <w:rPr>
          <w:rFonts w:ascii="Calibri" w:hAnsi="Calibri" w:cs="Calibri"/>
        </w:rPr>
      </w:pPr>
      <w:r w:rsidRPr="001247E5">
        <w:rPr>
          <w:rFonts w:ascii="Calibri" w:hAnsi="Calibri" w:cs="Calibri"/>
          <w:b/>
          <w:bCs/>
        </w:rPr>
        <w:t>Pleasants, J. M., and K. S. Oberhauser</w:t>
      </w:r>
      <w:r w:rsidRPr="001247E5">
        <w:rPr>
          <w:rFonts w:ascii="Calibri" w:hAnsi="Calibri" w:cs="Calibri"/>
        </w:rPr>
        <w:t xml:space="preserve">. </w:t>
      </w:r>
      <w:r w:rsidRPr="001247E5">
        <w:rPr>
          <w:rFonts w:ascii="Calibri" w:hAnsi="Calibri" w:cs="Calibri"/>
          <w:b/>
          <w:bCs/>
        </w:rPr>
        <w:t>2013</w:t>
      </w:r>
      <w:r w:rsidRPr="001247E5">
        <w:rPr>
          <w:rFonts w:ascii="Calibri" w:hAnsi="Calibri" w:cs="Calibri"/>
        </w:rPr>
        <w:t>. Milkweed loss in agricultural fields because of herbicide use: effect on the monarch butterfly population. Insect Conservation and Diversity. 6: 135–144.</w:t>
      </w:r>
    </w:p>
    <w:p w14:paraId="2E0AE012" w14:textId="77777777" w:rsidR="001247E5" w:rsidRPr="001247E5" w:rsidRDefault="001247E5" w:rsidP="001247E5">
      <w:pPr>
        <w:pStyle w:val="Bibliography"/>
        <w:rPr>
          <w:rFonts w:ascii="Calibri" w:hAnsi="Calibri" w:cs="Calibri"/>
        </w:rPr>
      </w:pPr>
      <w:r w:rsidRPr="001247E5">
        <w:rPr>
          <w:rFonts w:ascii="Calibri" w:hAnsi="Calibri" w:cs="Calibri"/>
          <w:b/>
          <w:bCs/>
        </w:rPr>
        <w:t>Powles, S. O. D. S. B.</w:t>
      </w:r>
      <w:r w:rsidRPr="001247E5">
        <w:rPr>
          <w:rFonts w:ascii="Calibri" w:hAnsi="Calibri" w:cs="Calibri"/>
        </w:rPr>
        <w:t xml:space="preserve"> </w:t>
      </w:r>
      <w:r w:rsidRPr="001247E5">
        <w:rPr>
          <w:rFonts w:ascii="Calibri" w:hAnsi="Calibri" w:cs="Calibri"/>
          <w:b/>
          <w:bCs/>
        </w:rPr>
        <w:t>2010</w:t>
      </w:r>
      <w:r w:rsidRPr="001247E5">
        <w:rPr>
          <w:rFonts w:ascii="Calibri" w:hAnsi="Calibri" w:cs="Calibri"/>
        </w:rPr>
        <w:t>. Glyphosate-resistant crops and weeds: now and in the future.</w:t>
      </w:r>
    </w:p>
    <w:p w14:paraId="7242CE1B" w14:textId="77777777" w:rsidR="001247E5" w:rsidRPr="001247E5" w:rsidRDefault="001247E5" w:rsidP="001247E5">
      <w:pPr>
        <w:pStyle w:val="Bibliography"/>
        <w:rPr>
          <w:rFonts w:ascii="Calibri" w:hAnsi="Calibri" w:cs="Calibri"/>
        </w:rPr>
      </w:pPr>
      <w:r w:rsidRPr="001247E5">
        <w:rPr>
          <w:rFonts w:ascii="Calibri" w:hAnsi="Calibri" w:cs="Calibri"/>
          <w:b/>
          <w:bCs/>
        </w:rPr>
        <w:t>Priyadarshana, W., and G. Sofronov</w:t>
      </w:r>
      <w:r w:rsidRPr="001247E5">
        <w:rPr>
          <w:rFonts w:ascii="Calibri" w:hAnsi="Calibri" w:cs="Calibri"/>
        </w:rPr>
        <w:t xml:space="preserve">. </w:t>
      </w:r>
      <w:r w:rsidRPr="001247E5">
        <w:rPr>
          <w:rFonts w:ascii="Calibri" w:hAnsi="Calibri" w:cs="Calibri"/>
          <w:b/>
          <w:bCs/>
        </w:rPr>
        <w:t>2015</w:t>
      </w:r>
      <w:r w:rsidRPr="001247E5">
        <w:rPr>
          <w:rFonts w:ascii="Calibri" w:hAnsi="Calibri" w:cs="Calibri"/>
        </w:rPr>
        <w:t>. Multiple break-points detection in array CGH data via the cross-entropy method. IEEE/ACM Transactions on Computational Biology and Bioinformatics (TCBB). 12: 487–498.</w:t>
      </w:r>
    </w:p>
    <w:p w14:paraId="07E9CB29" w14:textId="77777777" w:rsidR="001247E5" w:rsidRPr="001247E5" w:rsidRDefault="001247E5" w:rsidP="001247E5">
      <w:pPr>
        <w:pStyle w:val="Bibliography"/>
        <w:rPr>
          <w:rFonts w:ascii="Calibri" w:hAnsi="Calibri" w:cs="Calibri"/>
        </w:rPr>
      </w:pPr>
      <w:r w:rsidRPr="001247E5">
        <w:rPr>
          <w:rFonts w:ascii="Calibri" w:hAnsi="Calibri" w:cs="Calibri"/>
          <w:b/>
          <w:bCs/>
        </w:rPr>
        <w:t>Prysby, M. D., and K. S. Oberhauser</w:t>
      </w:r>
      <w:r w:rsidRPr="001247E5">
        <w:rPr>
          <w:rFonts w:ascii="Calibri" w:hAnsi="Calibri" w:cs="Calibri"/>
        </w:rPr>
        <w:t xml:space="preserve">. </w:t>
      </w:r>
      <w:r w:rsidRPr="001247E5">
        <w:rPr>
          <w:rFonts w:ascii="Calibri" w:hAnsi="Calibri" w:cs="Calibri"/>
          <w:b/>
          <w:bCs/>
        </w:rPr>
        <w:t>2004</w:t>
      </w:r>
      <w:r w:rsidRPr="001247E5">
        <w:rPr>
          <w:rFonts w:ascii="Calibri" w:hAnsi="Calibri" w:cs="Calibri"/>
        </w:rPr>
        <w:t>. Temporal and geographic variation in monarch densities: citizen scientists document monarch population patterns. The monarch butterfly: Biology and conservation. 9–20.</w:t>
      </w:r>
    </w:p>
    <w:p w14:paraId="2F23A65B" w14:textId="77777777" w:rsidR="001247E5" w:rsidRPr="001247E5" w:rsidRDefault="001247E5" w:rsidP="001247E5">
      <w:pPr>
        <w:pStyle w:val="Bibliography"/>
        <w:rPr>
          <w:rFonts w:ascii="Calibri" w:hAnsi="Calibri" w:cs="Calibri"/>
        </w:rPr>
      </w:pPr>
      <w:r w:rsidRPr="001247E5">
        <w:rPr>
          <w:rFonts w:ascii="Calibri" w:hAnsi="Calibri" w:cs="Calibri"/>
          <w:b/>
          <w:bCs/>
        </w:rPr>
        <w:t>R Development Core Team</w:t>
      </w:r>
      <w:r w:rsidRPr="001247E5">
        <w:rPr>
          <w:rFonts w:ascii="Calibri" w:hAnsi="Calibri" w:cs="Calibri"/>
        </w:rPr>
        <w:t xml:space="preserve">. </w:t>
      </w:r>
      <w:r w:rsidRPr="001247E5">
        <w:rPr>
          <w:rFonts w:ascii="Calibri" w:hAnsi="Calibri" w:cs="Calibri"/>
          <w:b/>
          <w:bCs/>
        </w:rPr>
        <w:t>2017</w:t>
      </w:r>
      <w:r w:rsidRPr="001247E5">
        <w:rPr>
          <w:rFonts w:ascii="Calibri" w:hAnsi="Calibri" w:cs="Calibri"/>
        </w:rPr>
        <w:t>. R: A Language and Environment for Statistical Computing 3.3.3. R Foundation for Statistical Computing.</w:t>
      </w:r>
    </w:p>
    <w:p w14:paraId="05B1CF53" w14:textId="77777777" w:rsidR="001247E5" w:rsidRPr="001247E5" w:rsidRDefault="001247E5" w:rsidP="001247E5">
      <w:pPr>
        <w:pStyle w:val="Bibliography"/>
        <w:rPr>
          <w:rFonts w:ascii="Calibri" w:hAnsi="Calibri" w:cs="Calibri"/>
        </w:rPr>
      </w:pPr>
      <w:r w:rsidRPr="001247E5">
        <w:rPr>
          <w:rFonts w:ascii="Calibri" w:hAnsi="Calibri" w:cs="Calibri"/>
          <w:b/>
          <w:bCs/>
        </w:rPr>
        <w:t>Rhainds, M., H. J. S. Yoo, P. Kindlmann, D. Voegtlin, D. Castillo, C. Rutledge, C. Sadof, S. Yaninek, and R. J. O’Neil</w:t>
      </w:r>
      <w:r w:rsidRPr="001247E5">
        <w:rPr>
          <w:rFonts w:ascii="Calibri" w:hAnsi="Calibri" w:cs="Calibri"/>
        </w:rPr>
        <w:t xml:space="preserve">. </w:t>
      </w:r>
      <w:r w:rsidRPr="001247E5">
        <w:rPr>
          <w:rFonts w:ascii="Calibri" w:hAnsi="Calibri" w:cs="Calibri"/>
          <w:b/>
          <w:bCs/>
        </w:rPr>
        <w:t>2010</w:t>
      </w:r>
      <w:r w:rsidRPr="001247E5">
        <w:rPr>
          <w:rFonts w:ascii="Calibri" w:hAnsi="Calibri" w:cs="Calibri"/>
        </w:rPr>
        <w:t>. Two-year oscillation cycle in abundance of soybean aphid in Indiana. Agricultural and Forest Entomology. 12: 251–257.</w:t>
      </w:r>
    </w:p>
    <w:p w14:paraId="116B4399" w14:textId="77777777" w:rsidR="001247E5" w:rsidRPr="001247E5" w:rsidRDefault="001247E5" w:rsidP="001247E5">
      <w:pPr>
        <w:pStyle w:val="Bibliography"/>
        <w:rPr>
          <w:rFonts w:ascii="Calibri" w:hAnsi="Calibri" w:cs="Calibri"/>
        </w:rPr>
      </w:pPr>
      <w:r w:rsidRPr="001247E5">
        <w:rPr>
          <w:rFonts w:ascii="Calibri" w:hAnsi="Calibri" w:cs="Calibri"/>
          <w:b/>
          <w:bCs/>
        </w:rPr>
        <w:t>Ricker, W. E.</w:t>
      </w:r>
      <w:r w:rsidRPr="001247E5">
        <w:rPr>
          <w:rFonts w:ascii="Calibri" w:hAnsi="Calibri" w:cs="Calibri"/>
        </w:rPr>
        <w:t xml:space="preserve"> </w:t>
      </w:r>
      <w:r w:rsidRPr="001247E5">
        <w:rPr>
          <w:rFonts w:ascii="Calibri" w:hAnsi="Calibri" w:cs="Calibri"/>
          <w:b/>
          <w:bCs/>
        </w:rPr>
        <w:t>1954</w:t>
      </w:r>
      <w:r w:rsidRPr="001247E5">
        <w:rPr>
          <w:rFonts w:ascii="Calibri" w:hAnsi="Calibri" w:cs="Calibri"/>
        </w:rPr>
        <w:t>. Stock and Recruitment. J. Fish. Res. Bd. Can. 11: 559–623.</w:t>
      </w:r>
    </w:p>
    <w:p w14:paraId="5B0D1102" w14:textId="77777777" w:rsidR="001247E5" w:rsidRPr="001247E5" w:rsidRDefault="001247E5" w:rsidP="001247E5">
      <w:pPr>
        <w:pStyle w:val="Bibliography"/>
        <w:rPr>
          <w:rFonts w:ascii="Calibri" w:hAnsi="Calibri" w:cs="Calibri"/>
        </w:rPr>
      </w:pPr>
      <w:r w:rsidRPr="001247E5">
        <w:rPr>
          <w:rFonts w:ascii="Calibri" w:hAnsi="Calibri" w:cs="Calibri"/>
          <w:b/>
          <w:bCs/>
        </w:rPr>
        <w:t>RStudio Team</w:t>
      </w:r>
      <w:r w:rsidRPr="001247E5">
        <w:rPr>
          <w:rFonts w:ascii="Calibri" w:hAnsi="Calibri" w:cs="Calibri"/>
        </w:rPr>
        <w:t xml:space="preserve">. </w:t>
      </w:r>
      <w:r w:rsidRPr="001247E5">
        <w:rPr>
          <w:rFonts w:ascii="Calibri" w:hAnsi="Calibri" w:cs="Calibri"/>
          <w:b/>
          <w:bCs/>
        </w:rPr>
        <w:t>2015</w:t>
      </w:r>
      <w:r w:rsidRPr="001247E5">
        <w:rPr>
          <w:rFonts w:ascii="Calibri" w:hAnsi="Calibri" w:cs="Calibri"/>
        </w:rPr>
        <w:t>. RStudio: Integrated Development for R (RStudio, Inc., Boston, MA, 2015). URL: https://www. rstudio. com/products/rstudio.</w:t>
      </w:r>
    </w:p>
    <w:p w14:paraId="1F525E0F" w14:textId="77777777" w:rsidR="001247E5" w:rsidRPr="001247E5" w:rsidRDefault="001247E5" w:rsidP="001247E5">
      <w:pPr>
        <w:pStyle w:val="Bibliography"/>
        <w:rPr>
          <w:rFonts w:ascii="Calibri" w:hAnsi="Calibri" w:cs="Calibri"/>
        </w:rPr>
      </w:pPr>
      <w:r w:rsidRPr="001247E5">
        <w:rPr>
          <w:rFonts w:ascii="Calibri" w:hAnsi="Calibri" w:cs="Calibri"/>
          <w:b/>
          <w:bCs/>
        </w:rPr>
        <w:t>Saunders, S. P., L. Ries, K. S. Oberhauser, W. E. Thogmartin, and E. F. Zipkin</w:t>
      </w:r>
      <w:r w:rsidRPr="001247E5">
        <w:rPr>
          <w:rFonts w:ascii="Calibri" w:hAnsi="Calibri" w:cs="Calibri"/>
        </w:rPr>
        <w:t xml:space="preserve">. </w:t>
      </w:r>
      <w:r w:rsidRPr="001247E5">
        <w:rPr>
          <w:rFonts w:ascii="Calibri" w:hAnsi="Calibri" w:cs="Calibri"/>
          <w:b/>
          <w:bCs/>
        </w:rPr>
        <w:t>2017</w:t>
      </w:r>
      <w:r w:rsidRPr="001247E5">
        <w:rPr>
          <w:rFonts w:ascii="Calibri" w:hAnsi="Calibri" w:cs="Calibri"/>
        </w:rPr>
        <w:t>. Local and cross-seasonal associations of climate and land use with abundance of monarch butterflies Danaus plexippus. Ecography. n/a-n/a.</w:t>
      </w:r>
    </w:p>
    <w:p w14:paraId="35EF213E" w14:textId="77777777" w:rsidR="001247E5" w:rsidRPr="001247E5" w:rsidRDefault="001247E5" w:rsidP="001247E5">
      <w:pPr>
        <w:pStyle w:val="Bibliography"/>
        <w:rPr>
          <w:rFonts w:ascii="Calibri" w:hAnsi="Calibri" w:cs="Calibri"/>
        </w:rPr>
      </w:pPr>
      <w:r w:rsidRPr="001247E5">
        <w:rPr>
          <w:rFonts w:ascii="Calibri" w:hAnsi="Calibri" w:cs="Calibri"/>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rsidRPr="001247E5">
        <w:rPr>
          <w:rFonts w:ascii="Calibri" w:hAnsi="Calibri" w:cs="Calibri"/>
        </w:rPr>
        <w:t xml:space="preserve">. </w:t>
      </w:r>
      <w:r w:rsidRPr="001247E5">
        <w:rPr>
          <w:rFonts w:ascii="Calibri" w:hAnsi="Calibri" w:cs="Calibri"/>
          <w:b/>
          <w:bCs/>
        </w:rPr>
        <w:t>2013</w:t>
      </w:r>
      <w:r w:rsidRPr="001247E5">
        <w:rPr>
          <w:rFonts w:ascii="Calibri" w:hAnsi="Calibri" w:cs="Calibri"/>
        </w:rPr>
        <w:t>. Identification of 100 fundamental ecological questions. J Ecol. 101: 58–67.</w:t>
      </w:r>
    </w:p>
    <w:p w14:paraId="31DB1F6A" w14:textId="77777777" w:rsidR="001247E5" w:rsidRPr="001247E5" w:rsidRDefault="001247E5" w:rsidP="001247E5">
      <w:pPr>
        <w:pStyle w:val="Bibliography"/>
        <w:rPr>
          <w:rFonts w:ascii="Calibri" w:hAnsi="Calibri" w:cs="Calibri"/>
        </w:rPr>
      </w:pPr>
      <w:r w:rsidRPr="001247E5">
        <w:rPr>
          <w:rFonts w:ascii="Calibri" w:hAnsi="Calibri" w:cs="Calibri"/>
          <w:b/>
          <w:bCs/>
        </w:rPr>
        <w:t>Turchin, P.</w:t>
      </w:r>
      <w:r w:rsidRPr="001247E5">
        <w:rPr>
          <w:rFonts w:ascii="Calibri" w:hAnsi="Calibri" w:cs="Calibri"/>
        </w:rPr>
        <w:t xml:space="preserve"> </w:t>
      </w:r>
      <w:r w:rsidRPr="001247E5">
        <w:rPr>
          <w:rFonts w:ascii="Calibri" w:hAnsi="Calibri" w:cs="Calibri"/>
          <w:b/>
          <w:bCs/>
        </w:rPr>
        <w:t>2003</w:t>
      </w:r>
      <w:r w:rsidRPr="001247E5">
        <w:rPr>
          <w:rFonts w:ascii="Calibri" w:hAnsi="Calibri" w:cs="Calibri"/>
        </w:rPr>
        <w:t>. Complex population dynamics: a theoretical/empirical synthesis. Princeton University Press.</w:t>
      </w:r>
    </w:p>
    <w:p w14:paraId="3E5101D2" w14:textId="77777777" w:rsidR="001247E5" w:rsidRPr="001247E5" w:rsidRDefault="001247E5" w:rsidP="001247E5">
      <w:pPr>
        <w:pStyle w:val="Bibliography"/>
        <w:rPr>
          <w:rFonts w:ascii="Calibri" w:hAnsi="Calibri" w:cs="Calibri"/>
        </w:rPr>
      </w:pPr>
      <w:r w:rsidRPr="001247E5">
        <w:rPr>
          <w:rFonts w:ascii="Calibri" w:hAnsi="Calibri" w:cs="Calibri"/>
          <w:b/>
          <w:bCs/>
        </w:rPr>
        <w:t>Urquhart, F. A., and N. R. Urquhart</w:t>
      </w:r>
      <w:r w:rsidRPr="001247E5">
        <w:rPr>
          <w:rFonts w:ascii="Calibri" w:hAnsi="Calibri" w:cs="Calibri"/>
        </w:rPr>
        <w:t xml:space="preserve">. </w:t>
      </w:r>
      <w:r w:rsidRPr="001247E5">
        <w:rPr>
          <w:rFonts w:ascii="Calibri" w:hAnsi="Calibri" w:cs="Calibri"/>
          <w:b/>
          <w:bCs/>
        </w:rPr>
        <w:t>1978</w:t>
      </w:r>
      <w:r w:rsidRPr="001247E5">
        <w:rPr>
          <w:rFonts w:ascii="Calibri" w:hAnsi="Calibri" w:cs="Calibri"/>
        </w:rPr>
        <w:t>. Autumnal migration routes of the eastern population of the monarch butterfly (Danaus p. plexippus L.; Danaidae; Lepidoptera) in North America to the overwintering site in the Neovolcanic Plateau of Mexico. Can. J. Zool. 56: 1759–1764.</w:t>
      </w:r>
    </w:p>
    <w:p w14:paraId="44BFA6BC" w14:textId="77777777" w:rsidR="001247E5" w:rsidRPr="001247E5" w:rsidRDefault="001247E5" w:rsidP="001247E5">
      <w:pPr>
        <w:pStyle w:val="Bibliography"/>
        <w:rPr>
          <w:rFonts w:ascii="Calibri" w:hAnsi="Calibri" w:cs="Calibri"/>
        </w:rPr>
      </w:pPr>
      <w:r w:rsidRPr="001247E5">
        <w:rPr>
          <w:rFonts w:ascii="Calibri" w:hAnsi="Calibri" w:cs="Calibri"/>
          <w:b/>
          <w:bCs/>
        </w:rPr>
        <w:t>Vidal, O., J. Lopez-Garcia, and E. Rendon-Salinas</w:t>
      </w:r>
      <w:r w:rsidRPr="001247E5">
        <w:rPr>
          <w:rFonts w:ascii="Calibri" w:hAnsi="Calibri" w:cs="Calibri"/>
        </w:rPr>
        <w:t xml:space="preserve">. </w:t>
      </w:r>
      <w:r w:rsidRPr="001247E5">
        <w:rPr>
          <w:rFonts w:ascii="Calibri" w:hAnsi="Calibri" w:cs="Calibri"/>
          <w:b/>
          <w:bCs/>
        </w:rPr>
        <w:t>2014</w:t>
      </w:r>
      <w:r w:rsidRPr="001247E5">
        <w:rPr>
          <w:rFonts w:ascii="Calibri" w:hAnsi="Calibri" w:cs="Calibri"/>
        </w:rPr>
        <w:t>. Trends in Deforestation and Forest Degradation after a Decade of Monitoring in the Monarch Butterfly Biosphere Reserve in Mexico. Conservation Biology. 28: 177–186.</w:t>
      </w:r>
    </w:p>
    <w:p w14:paraId="076C6526" w14:textId="77777777" w:rsidR="001247E5" w:rsidRPr="001247E5" w:rsidRDefault="001247E5" w:rsidP="001247E5">
      <w:pPr>
        <w:pStyle w:val="Bibliography"/>
        <w:rPr>
          <w:rFonts w:ascii="Calibri" w:hAnsi="Calibri" w:cs="Calibri"/>
        </w:rPr>
      </w:pPr>
      <w:r w:rsidRPr="001247E5">
        <w:rPr>
          <w:rFonts w:ascii="Calibri" w:hAnsi="Calibri" w:cs="Calibri"/>
          <w:b/>
          <w:bCs/>
        </w:rPr>
        <w:t>Vidal, O., and E. Rendón-Salinas</w:t>
      </w:r>
      <w:r w:rsidRPr="001247E5">
        <w:rPr>
          <w:rFonts w:ascii="Calibri" w:hAnsi="Calibri" w:cs="Calibri"/>
        </w:rPr>
        <w:t xml:space="preserve">. </w:t>
      </w:r>
      <w:r w:rsidRPr="001247E5">
        <w:rPr>
          <w:rFonts w:ascii="Calibri" w:hAnsi="Calibri" w:cs="Calibri"/>
          <w:b/>
          <w:bCs/>
        </w:rPr>
        <w:t>2014</w:t>
      </w:r>
      <w:r w:rsidRPr="001247E5">
        <w:rPr>
          <w:rFonts w:ascii="Calibri" w:hAnsi="Calibri" w:cs="Calibri"/>
        </w:rPr>
        <w:t>. Dynamics and trends of overwintering colonies of the monarch butterfly in Mexico. Biological Conservation. 180: 165–175.</w:t>
      </w:r>
    </w:p>
    <w:p w14:paraId="64711707" w14:textId="77777777" w:rsidR="001247E5" w:rsidRPr="001247E5" w:rsidRDefault="001247E5" w:rsidP="001247E5">
      <w:pPr>
        <w:pStyle w:val="Bibliography"/>
        <w:rPr>
          <w:rFonts w:ascii="Calibri" w:hAnsi="Calibri" w:cs="Calibri"/>
        </w:rPr>
      </w:pPr>
      <w:r w:rsidRPr="001247E5">
        <w:rPr>
          <w:rFonts w:ascii="Calibri" w:hAnsi="Calibri" w:cs="Calibri"/>
          <w:b/>
          <w:bCs/>
        </w:rPr>
        <w:t>Wassenaar, L. I., and K. A. Hobson</w:t>
      </w:r>
      <w:r w:rsidRPr="001247E5">
        <w:rPr>
          <w:rFonts w:ascii="Calibri" w:hAnsi="Calibri" w:cs="Calibri"/>
        </w:rPr>
        <w:t xml:space="preserve">. </w:t>
      </w:r>
      <w:r w:rsidRPr="001247E5">
        <w:rPr>
          <w:rFonts w:ascii="Calibri" w:hAnsi="Calibri" w:cs="Calibri"/>
          <w:b/>
          <w:bCs/>
        </w:rPr>
        <w:t>1998</w:t>
      </w:r>
      <w:r w:rsidRPr="001247E5">
        <w:rPr>
          <w:rFonts w:ascii="Calibri" w:hAnsi="Calibri" w:cs="Calibri"/>
        </w:rPr>
        <w:t>. Natal origins of migratory monarch butterflies at wintering colonies in Mexico: New isotopic evidence. Proceedings of the National Academy of Sciences. 95: 15436–15439.</w:t>
      </w:r>
    </w:p>
    <w:p w14:paraId="618D5888" w14:textId="77777777" w:rsidR="001247E5" w:rsidRPr="001247E5" w:rsidRDefault="001247E5" w:rsidP="001247E5">
      <w:pPr>
        <w:pStyle w:val="Bibliography"/>
        <w:rPr>
          <w:rFonts w:ascii="Calibri" w:hAnsi="Calibri" w:cs="Calibri"/>
        </w:rPr>
      </w:pPr>
      <w:r w:rsidRPr="001247E5">
        <w:rPr>
          <w:rFonts w:ascii="Calibri" w:hAnsi="Calibri" w:cs="Calibri"/>
          <w:b/>
          <w:bCs/>
        </w:rPr>
        <w:t>Weimerskirch, H., P. Inchausti, C. Guinet, and C. Barbraud</w:t>
      </w:r>
      <w:r w:rsidRPr="001247E5">
        <w:rPr>
          <w:rFonts w:ascii="Calibri" w:hAnsi="Calibri" w:cs="Calibri"/>
        </w:rPr>
        <w:t xml:space="preserve">. </w:t>
      </w:r>
      <w:r w:rsidRPr="001247E5">
        <w:rPr>
          <w:rFonts w:ascii="Calibri" w:hAnsi="Calibri" w:cs="Calibri"/>
          <w:b/>
          <w:bCs/>
        </w:rPr>
        <w:t>2003</w:t>
      </w:r>
      <w:r w:rsidRPr="001247E5">
        <w:rPr>
          <w:rFonts w:ascii="Calibri" w:hAnsi="Calibri" w:cs="Calibri"/>
        </w:rPr>
        <w:t>. Trends in bird and seal populations as indicators of a system shift in the Southern Ocean. Antarctic Science. 15: 249–256.</w:t>
      </w:r>
    </w:p>
    <w:p w14:paraId="068A5651" w14:textId="77777777" w:rsidR="001247E5" w:rsidRPr="001247E5" w:rsidRDefault="001247E5" w:rsidP="001247E5">
      <w:pPr>
        <w:pStyle w:val="Bibliography"/>
        <w:rPr>
          <w:rFonts w:ascii="Calibri" w:hAnsi="Calibri" w:cs="Calibri"/>
        </w:rPr>
      </w:pPr>
      <w:r w:rsidRPr="001247E5">
        <w:rPr>
          <w:rFonts w:ascii="Calibri" w:hAnsi="Calibri" w:cs="Calibri"/>
          <w:b/>
          <w:bCs/>
        </w:rPr>
        <w:t>Zalucki, M. P., L. P. Brower, S. B. Malcolm, and B. H. Slager</w:t>
      </w:r>
      <w:r w:rsidRPr="001247E5">
        <w:rPr>
          <w:rFonts w:ascii="Calibri" w:hAnsi="Calibri" w:cs="Calibri"/>
        </w:rPr>
        <w:t xml:space="preserve">. </w:t>
      </w:r>
      <w:r w:rsidRPr="001247E5">
        <w:rPr>
          <w:rFonts w:ascii="Calibri" w:hAnsi="Calibri" w:cs="Calibri"/>
          <w:b/>
          <w:bCs/>
        </w:rPr>
        <w:t>2015</w:t>
      </w:r>
      <w:r w:rsidRPr="001247E5">
        <w:rPr>
          <w:rFonts w:ascii="Calibri" w:hAnsi="Calibri" w:cs="Calibri"/>
        </w:rPr>
        <w:t>. Estimating the climate signal in monarch population decline. Monarchs in a changing world. Biology and conservation of an iconic butterfly.</w:t>
      </w:r>
    </w:p>
    <w:p w14:paraId="041E0D0A" w14:textId="77777777" w:rsidR="001247E5" w:rsidRPr="001247E5" w:rsidRDefault="001247E5" w:rsidP="001247E5">
      <w:pPr>
        <w:pStyle w:val="Bibliography"/>
        <w:rPr>
          <w:rFonts w:ascii="Calibri" w:hAnsi="Calibri" w:cs="Calibri"/>
        </w:rPr>
      </w:pPr>
      <w:r w:rsidRPr="001247E5">
        <w:rPr>
          <w:rFonts w:ascii="Calibri" w:hAnsi="Calibri" w:cs="Calibri"/>
          <w:b/>
          <w:bCs/>
        </w:rPr>
        <w:lastRenderedPageBreak/>
        <w:t>Zaya, D. N., I. S. Pearse, and G. Spyreas</w:t>
      </w:r>
      <w:r w:rsidRPr="001247E5">
        <w:rPr>
          <w:rFonts w:ascii="Calibri" w:hAnsi="Calibri" w:cs="Calibri"/>
        </w:rPr>
        <w:t xml:space="preserve">. </w:t>
      </w:r>
      <w:r w:rsidRPr="001247E5">
        <w:rPr>
          <w:rFonts w:ascii="Calibri" w:hAnsi="Calibri" w:cs="Calibri"/>
          <w:b/>
          <w:bCs/>
        </w:rPr>
        <w:t>2017</w:t>
      </w:r>
      <w:r w:rsidRPr="001247E5">
        <w:rPr>
          <w:rFonts w:ascii="Calibri" w:hAnsi="Calibri" w:cs="Calibri"/>
        </w:rPr>
        <w:t>. Long-Term Trends in Midwestern Milkweed Abundances and Their Relevance to Monarch Butterfly Declines. BioScience. 67: 343–356.</w:t>
      </w:r>
    </w:p>
    <w:p w14:paraId="0FE6E12C" w14:textId="77777777" w:rsidR="001247E5" w:rsidRPr="001247E5" w:rsidRDefault="001247E5" w:rsidP="001247E5">
      <w:pPr>
        <w:pStyle w:val="Bibliography"/>
        <w:rPr>
          <w:rFonts w:ascii="Calibri" w:hAnsi="Calibri" w:cs="Calibri"/>
        </w:rPr>
      </w:pPr>
      <w:r w:rsidRPr="001247E5">
        <w:rPr>
          <w:rFonts w:ascii="Calibri" w:hAnsi="Calibri" w:cs="Calibri"/>
          <w:b/>
          <w:bCs/>
        </w:rPr>
        <w:t>Zeileis, A., F. Leisch, K. Hornik, and C. Kleiber</w:t>
      </w:r>
      <w:r w:rsidRPr="001247E5">
        <w:rPr>
          <w:rFonts w:ascii="Calibri" w:hAnsi="Calibri" w:cs="Calibri"/>
        </w:rPr>
        <w:t xml:space="preserve">. </w:t>
      </w:r>
      <w:r w:rsidRPr="001247E5">
        <w:rPr>
          <w:rFonts w:ascii="Calibri" w:hAnsi="Calibri" w:cs="Calibri"/>
          <w:b/>
          <w:bCs/>
        </w:rPr>
        <w:t>2001</w:t>
      </w:r>
      <w:r w:rsidRPr="001247E5">
        <w:rPr>
          <w:rFonts w:ascii="Calibri" w:hAnsi="Calibri" w:cs="Calibri"/>
        </w:rPr>
        <w:t>. strucchange. An R package for testing for structural change in linear regression models.</w:t>
      </w:r>
    </w:p>
    <w:p w14:paraId="275912BA" w14:textId="77777777" w:rsidR="001247E5" w:rsidRPr="001247E5" w:rsidRDefault="001247E5" w:rsidP="001247E5">
      <w:pPr>
        <w:pStyle w:val="Bibliography"/>
        <w:rPr>
          <w:rFonts w:ascii="Calibri" w:hAnsi="Calibri" w:cs="Calibri"/>
        </w:rPr>
      </w:pPr>
      <w:r w:rsidRPr="001247E5">
        <w:rPr>
          <w:rFonts w:ascii="Calibri" w:hAnsi="Calibri" w:cs="Calibri"/>
          <w:b/>
          <w:bCs/>
        </w:rPr>
        <w:t>Zipkin, E. F., C. E. Kraft, E. G. Cooch, and P. J. Sullivan</w:t>
      </w:r>
      <w:r w:rsidRPr="001247E5">
        <w:rPr>
          <w:rFonts w:ascii="Calibri" w:hAnsi="Calibri" w:cs="Calibri"/>
        </w:rPr>
        <w:t xml:space="preserve">. </w:t>
      </w:r>
      <w:r w:rsidRPr="001247E5">
        <w:rPr>
          <w:rFonts w:ascii="Calibri" w:hAnsi="Calibri" w:cs="Calibri"/>
          <w:b/>
          <w:bCs/>
        </w:rPr>
        <w:t>2009</w:t>
      </w:r>
      <w:r w:rsidRPr="001247E5">
        <w:rPr>
          <w:rFonts w:ascii="Calibri" w:hAnsi="Calibri" w:cs="Calibri"/>
        </w:rPr>
        <w:t>. When can efforts to control nuisance and invasive species backfire? Ecological Applications. 19: 1585–1595.</w:t>
      </w:r>
    </w:p>
    <w:p w14:paraId="1F3036D3" w14:textId="77777777" w:rsidR="001247E5" w:rsidRPr="001247E5" w:rsidRDefault="001247E5" w:rsidP="001247E5">
      <w:pPr>
        <w:pStyle w:val="Bibliography"/>
        <w:rPr>
          <w:rFonts w:ascii="Calibri" w:hAnsi="Calibri" w:cs="Calibri"/>
        </w:rPr>
      </w:pPr>
      <w:r w:rsidRPr="001247E5">
        <w:rPr>
          <w:rFonts w:ascii="Calibri" w:hAnsi="Calibri" w:cs="Calibri"/>
          <w:b/>
          <w:bCs/>
        </w:rPr>
        <w:t>Zipkin, E. F., L. Ries, R. Reeves, J. Regetz, and K. S. Oberhauser</w:t>
      </w:r>
      <w:r w:rsidRPr="001247E5">
        <w:rPr>
          <w:rFonts w:ascii="Calibri" w:hAnsi="Calibri" w:cs="Calibri"/>
        </w:rPr>
        <w:t xml:space="preserve">. </w:t>
      </w:r>
      <w:r w:rsidRPr="001247E5">
        <w:rPr>
          <w:rFonts w:ascii="Calibri" w:hAnsi="Calibri" w:cs="Calibri"/>
          <w:b/>
          <w:bCs/>
        </w:rPr>
        <w:t>2012</w:t>
      </w:r>
      <w:r w:rsidRPr="001247E5">
        <w:rPr>
          <w:rFonts w:ascii="Calibri" w:hAnsi="Calibri" w:cs="Calibri"/>
        </w:rPr>
        <w:t>. Tracking climate impacts on the migratory monarch butterfly. Glob Change Biol. 18: 3039–3049.</w:t>
      </w:r>
    </w:p>
    <w:p w14:paraId="0822E37A" w14:textId="17B3FA8C" w:rsidR="005F269F" w:rsidRDefault="005F269F">
      <w:r>
        <w:fldChar w:fldCharType="end"/>
      </w:r>
    </w:p>
    <w:p w14:paraId="3D7D7C8A" w14:textId="77777777" w:rsidR="001A45B8" w:rsidRDefault="001A45B8">
      <w:pPr>
        <w:rPr>
          <w:b/>
        </w:rPr>
      </w:pPr>
      <w:r>
        <w:rPr>
          <w:b/>
        </w:rPr>
        <w:br w:type="page"/>
      </w:r>
    </w:p>
    <w:p w14:paraId="121F7CF9" w14:textId="6CD51595" w:rsidR="001A45B8" w:rsidRDefault="001A45B8" w:rsidP="001A45B8">
      <w:r w:rsidRPr="00D0485A">
        <w:rPr>
          <w:b/>
        </w:rPr>
        <w:lastRenderedPageBreak/>
        <w:t xml:space="preserve">Table </w:t>
      </w:r>
      <w:r>
        <w:rPr>
          <w:b/>
        </w:rPr>
        <w:t>1</w:t>
      </w:r>
      <w:r w:rsidRPr="00D0485A">
        <w:rPr>
          <w:b/>
        </w:rPr>
        <w:t>:</w:t>
      </w:r>
      <w:r w:rsidR="004D30F3">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The ‘Phase’ column gives a shorthand for referring to the data subsetting structure </w:t>
      </w:r>
      <w:r w:rsidR="00DE6DCB">
        <w:t>indicated by the Regime Shift Detector 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DE6DCB" w14:paraId="765780A6" w14:textId="77777777" w:rsidTr="009E1C7A">
        <w:tc>
          <w:tcPr>
            <w:tcW w:w="1350" w:type="dxa"/>
            <w:tcBorders>
              <w:top w:val="single" w:sz="4" w:space="0" w:color="auto"/>
              <w:bottom w:val="single" w:sz="4" w:space="0" w:color="auto"/>
            </w:tcBorders>
          </w:tcPr>
          <w:p w14:paraId="5D0A10D5" w14:textId="77777777" w:rsidR="00DE6DCB" w:rsidRDefault="00DE6DCB" w:rsidP="009E1C7A">
            <w:pPr>
              <w:rPr>
                <w:b/>
              </w:rPr>
            </w:pPr>
            <w:r>
              <w:rPr>
                <w:b/>
              </w:rPr>
              <w:t>Data</w:t>
            </w:r>
          </w:p>
          <w:p w14:paraId="663493F1" w14:textId="77777777" w:rsidR="00DE6DCB" w:rsidRPr="005E54DF" w:rsidRDefault="00DE6DCB" w:rsidP="009E1C7A">
            <w:pPr>
              <w:rPr>
                <w:b/>
              </w:rPr>
            </w:pPr>
            <w:r>
              <w:rPr>
                <w:b/>
              </w:rPr>
              <w:t>structure</w:t>
            </w:r>
          </w:p>
        </w:tc>
        <w:tc>
          <w:tcPr>
            <w:tcW w:w="1060" w:type="dxa"/>
            <w:tcBorders>
              <w:top w:val="single" w:sz="4" w:space="0" w:color="auto"/>
              <w:bottom w:val="single" w:sz="4" w:space="0" w:color="auto"/>
            </w:tcBorders>
          </w:tcPr>
          <w:p w14:paraId="4EDE923F" w14:textId="77777777" w:rsidR="00DE6DCB" w:rsidRPr="005E54DF" w:rsidRDefault="00DE6DCB" w:rsidP="009E1C7A">
            <w:pPr>
              <w:rPr>
                <w:b/>
              </w:rPr>
            </w:pPr>
            <w:r w:rsidRPr="005E54DF">
              <w:rPr>
                <w:b/>
              </w:rPr>
              <w:t>Phase</w:t>
            </w:r>
          </w:p>
        </w:tc>
        <w:tc>
          <w:tcPr>
            <w:tcW w:w="2183" w:type="dxa"/>
            <w:tcBorders>
              <w:top w:val="single" w:sz="4" w:space="0" w:color="auto"/>
              <w:bottom w:val="single" w:sz="4" w:space="0" w:color="auto"/>
            </w:tcBorders>
          </w:tcPr>
          <w:p w14:paraId="4B9D5C25" w14:textId="77777777" w:rsidR="00DE6DCB" w:rsidRPr="005E54DF" w:rsidRDefault="00DE6DCB" w:rsidP="009E1C7A">
            <w:pPr>
              <w:rPr>
                <w:b/>
              </w:rPr>
            </w:pPr>
            <w:r w:rsidRPr="005E54DF">
              <w:rPr>
                <w:b/>
              </w:rPr>
              <w:t>Years in subset</w:t>
            </w:r>
          </w:p>
        </w:tc>
        <w:tc>
          <w:tcPr>
            <w:tcW w:w="1572" w:type="dxa"/>
            <w:tcBorders>
              <w:top w:val="single" w:sz="4" w:space="0" w:color="auto"/>
              <w:bottom w:val="single" w:sz="4" w:space="0" w:color="auto"/>
            </w:tcBorders>
          </w:tcPr>
          <w:p w14:paraId="6EE4D3E6" w14:textId="77777777" w:rsidR="00DE6DCB" w:rsidRPr="005E54DF" w:rsidRDefault="00DE6DCB" w:rsidP="009E1C7A">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5BA2244D" w14:textId="77777777" w:rsidR="00DE6DCB" w:rsidRPr="005E54DF" w:rsidRDefault="00DE6DCB" w:rsidP="009E1C7A">
            <w:pPr>
              <w:jc w:val="center"/>
              <w:rPr>
                <w:b/>
              </w:rPr>
            </w:pPr>
            <w:r w:rsidRPr="005E54DF">
              <w:rPr>
                <w:b/>
              </w:rPr>
              <w:t xml:space="preserve">K ( </w:t>
            </w:r>
            <w:r w:rsidRPr="005E54DF">
              <w:rPr>
                <w:rFonts w:cstheme="minorHAnsi"/>
                <w:b/>
              </w:rPr>
              <w:t>±</w:t>
            </w:r>
            <w:r w:rsidRPr="005E54DF">
              <w:rPr>
                <w:b/>
              </w:rPr>
              <w:t xml:space="preserve"> SE)</w:t>
            </w:r>
          </w:p>
        </w:tc>
      </w:tr>
      <w:tr w:rsidR="00DE6DCB" w14:paraId="225BD3A7" w14:textId="77777777" w:rsidTr="009E1C7A">
        <w:tc>
          <w:tcPr>
            <w:tcW w:w="1350" w:type="dxa"/>
            <w:tcBorders>
              <w:top w:val="single" w:sz="4" w:space="0" w:color="auto"/>
            </w:tcBorders>
          </w:tcPr>
          <w:p w14:paraId="15EF68FA" w14:textId="6F96960D" w:rsidR="00DE6DCB" w:rsidRDefault="00DE6DCB" w:rsidP="009E1C7A">
            <w:r>
              <w:t>1994-2017</w:t>
            </w:r>
          </w:p>
        </w:tc>
        <w:tc>
          <w:tcPr>
            <w:tcW w:w="1060" w:type="dxa"/>
            <w:tcBorders>
              <w:top w:val="single" w:sz="4" w:space="0" w:color="auto"/>
            </w:tcBorders>
          </w:tcPr>
          <w:p w14:paraId="5F15150D" w14:textId="77777777" w:rsidR="00DE6DCB" w:rsidRDefault="00DE6DCB" w:rsidP="009E1C7A">
            <w:r>
              <w:t>A</w:t>
            </w:r>
          </w:p>
        </w:tc>
        <w:tc>
          <w:tcPr>
            <w:tcW w:w="2183" w:type="dxa"/>
            <w:tcBorders>
              <w:top w:val="single" w:sz="4" w:space="0" w:color="auto"/>
            </w:tcBorders>
          </w:tcPr>
          <w:p w14:paraId="46D57787" w14:textId="77777777" w:rsidR="00DE6DCB" w:rsidRDefault="00DE6DCB" w:rsidP="009E1C7A">
            <w:r>
              <w:t>1994-2000</w:t>
            </w:r>
          </w:p>
        </w:tc>
        <w:tc>
          <w:tcPr>
            <w:tcW w:w="1572" w:type="dxa"/>
            <w:tcBorders>
              <w:top w:val="single" w:sz="4" w:space="0" w:color="auto"/>
            </w:tcBorders>
          </w:tcPr>
          <w:p w14:paraId="06575940" w14:textId="77777777" w:rsidR="00DE6DCB" w:rsidRDefault="00DE6DCB" w:rsidP="009E1C7A">
            <w:pPr>
              <w:jc w:val="center"/>
            </w:pPr>
            <w:r>
              <w:t xml:space="preserve">1.3 </w:t>
            </w:r>
            <w:r>
              <w:rPr>
                <w:rFonts w:cstheme="minorHAnsi"/>
              </w:rPr>
              <w:t>± 0.3</w:t>
            </w:r>
          </w:p>
        </w:tc>
        <w:tc>
          <w:tcPr>
            <w:tcW w:w="1401" w:type="dxa"/>
            <w:tcBorders>
              <w:top w:val="single" w:sz="4" w:space="0" w:color="auto"/>
            </w:tcBorders>
          </w:tcPr>
          <w:p w14:paraId="6007B29B" w14:textId="399E1141" w:rsidR="00DE6DCB" w:rsidRDefault="00DE6DCB" w:rsidP="00DE6DCB">
            <w:pPr>
              <w:jc w:val="center"/>
            </w:pPr>
            <w:r>
              <w:rPr>
                <w:rFonts w:cstheme="minorHAnsi"/>
              </w:rPr>
              <w:t>0.31 ± 0.02</w:t>
            </w:r>
          </w:p>
        </w:tc>
      </w:tr>
      <w:tr w:rsidR="00DE6DCB" w14:paraId="65CF7430" w14:textId="77777777" w:rsidTr="009E1C7A">
        <w:tc>
          <w:tcPr>
            <w:tcW w:w="1350" w:type="dxa"/>
          </w:tcPr>
          <w:p w14:paraId="37D3845C" w14:textId="77777777" w:rsidR="00DE6DCB" w:rsidRDefault="00DE6DCB" w:rsidP="009E1C7A"/>
        </w:tc>
        <w:tc>
          <w:tcPr>
            <w:tcW w:w="1060" w:type="dxa"/>
          </w:tcPr>
          <w:p w14:paraId="6CCD489F" w14:textId="77777777" w:rsidR="00DE6DCB" w:rsidRDefault="00DE6DCB" w:rsidP="009E1C7A">
            <w:r>
              <w:t>B</w:t>
            </w:r>
          </w:p>
        </w:tc>
        <w:tc>
          <w:tcPr>
            <w:tcW w:w="2183" w:type="dxa"/>
          </w:tcPr>
          <w:p w14:paraId="1A67E856" w14:textId="77777777" w:rsidR="00DE6DCB" w:rsidRDefault="00DE6DCB" w:rsidP="009E1C7A">
            <w:r>
              <w:t>2001-2005</w:t>
            </w:r>
          </w:p>
        </w:tc>
        <w:tc>
          <w:tcPr>
            <w:tcW w:w="1572" w:type="dxa"/>
          </w:tcPr>
          <w:p w14:paraId="1F48E65D" w14:textId="1D5C6688" w:rsidR="00DE6DCB" w:rsidRDefault="00DE6DCB" w:rsidP="00DE6DCB">
            <w:pPr>
              <w:jc w:val="center"/>
            </w:pPr>
            <w:r>
              <w:rPr>
                <w:rFonts w:cstheme="minorHAnsi"/>
              </w:rPr>
              <w:t>2.3 ± 0.3</w:t>
            </w:r>
          </w:p>
        </w:tc>
        <w:tc>
          <w:tcPr>
            <w:tcW w:w="1401" w:type="dxa"/>
          </w:tcPr>
          <w:p w14:paraId="4ABA3D53" w14:textId="1F6591D0" w:rsidR="00DE6DCB" w:rsidRDefault="00DE6DCB" w:rsidP="00DE6DCB">
            <w:pPr>
              <w:jc w:val="center"/>
            </w:pPr>
            <w:r>
              <w:rPr>
                <w:rFonts w:cstheme="minorHAnsi"/>
              </w:rPr>
              <w:t>0.43 ± 0.03</w:t>
            </w:r>
          </w:p>
        </w:tc>
      </w:tr>
      <w:tr w:rsidR="00DE6DCB" w14:paraId="40A4C2EF" w14:textId="77777777" w:rsidTr="009E1C7A">
        <w:tc>
          <w:tcPr>
            <w:tcW w:w="1350" w:type="dxa"/>
          </w:tcPr>
          <w:p w14:paraId="62A949E0" w14:textId="77777777" w:rsidR="00DE6DCB" w:rsidRDefault="00DE6DCB" w:rsidP="009E1C7A"/>
        </w:tc>
        <w:tc>
          <w:tcPr>
            <w:tcW w:w="1060" w:type="dxa"/>
          </w:tcPr>
          <w:p w14:paraId="4EC2D7F8" w14:textId="77777777" w:rsidR="00DE6DCB" w:rsidRDefault="00DE6DCB" w:rsidP="009E1C7A">
            <w:r>
              <w:t>C</w:t>
            </w:r>
          </w:p>
        </w:tc>
        <w:tc>
          <w:tcPr>
            <w:tcW w:w="2183" w:type="dxa"/>
          </w:tcPr>
          <w:p w14:paraId="23E420A8" w14:textId="77777777" w:rsidR="00DE6DCB" w:rsidRDefault="00DE6DCB" w:rsidP="009E1C7A">
            <w:r>
              <w:t>2006-2013</w:t>
            </w:r>
          </w:p>
        </w:tc>
        <w:tc>
          <w:tcPr>
            <w:tcW w:w="1572" w:type="dxa"/>
          </w:tcPr>
          <w:p w14:paraId="01C5A587" w14:textId="161E31C0" w:rsidR="00DE6DCB" w:rsidRDefault="00DE6DCB" w:rsidP="00DE6DCB">
            <w:pPr>
              <w:jc w:val="center"/>
            </w:pPr>
            <w:r>
              <w:rPr>
                <w:rFonts w:cstheme="minorHAnsi"/>
              </w:rPr>
              <w:t>1.6 ± 0.3</w:t>
            </w:r>
          </w:p>
        </w:tc>
        <w:tc>
          <w:tcPr>
            <w:tcW w:w="1401" w:type="dxa"/>
          </w:tcPr>
          <w:p w14:paraId="166BCD04" w14:textId="5211A8B4" w:rsidR="00DE6DCB" w:rsidRDefault="00DE6DCB" w:rsidP="00DE6DCB">
            <w:pPr>
              <w:jc w:val="center"/>
            </w:pPr>
            <w:r>
              <w:rPr>
                <w:rFonts w:cstheme="minorHAnsi"/>
              </w:rPr>
              <w:t>0.27 ± 0.03</w:t>
            </w:r>
          </w:p>
        </w:tc>
      </w:tr>
      <w:tr w:rsidR="00DE6DCB" w14:paraId="0C89E6D7" w14:textId="77777777" w:rsidTr="009E1C7A">
        <w:tc>
          <w:tcPr>
            <w:tcW w:w="1350" w:type="dxa"/>
          </w:tcPr>
          <w:p w14:paraId="1BE71BBC" w14:textId="77777777" w:rsidR="00DE6DCB" w:rsidRDefault="00DE6DCB" w:rsidP="009E1C7A"/>
        </w:tc>
        <w:tc>
          <w:tcPr>
            <w:tcW w:w="1060" w:type="dxa"/>
          </w:tcPr>
          <w:p w14:paraId="390E264D" w14:textId="77777777" w:rsidR="00DE6DCB" w:rsidRDefault="00DE6DCB" w:rsidP="009E1C7A"/>
        </w:tc>
        <w:tc>
          <w:tcPr>
            <w:tcW w:w="2183" w:type="dxa"/>
          </w:tcPr>
          <w:p w14:paraId="6EE020E0" w14:textId="77777777" w:rsidR="00DE6DCB" w:rsidRDefault="00DE6DCB" w:rsidP="009E1C7A"/>
        </w:tc>
        <w:tc>
          <w:tcPr>
            <w:tcW w:w="1572" w:type="dxa"/>
          </w:tcPr>
          <w:p w14:paraId="275A2777" w14:textId="77777777" w:rsidR="00DE6DCB" w:rsidRDefault="00DE6DCB" w:rsidP="009E1C7A">
            <w:pPr>
              <w:jc w:val="center"/>
              <w:rPr>
                <w:rFonts w:cstheme="minorHAnsi"/>
              </w:rPr>
            </w:pPr>
          </w:p>
        </w:tc>
        <w:tc>
          <w:tcPr>
            <w:tcW w:w="1401" w:type="dxa"/>
          </w:tcPr>
          <w:p w14:paraId="48A8BDE5" w14:textId="77777777" w:rsidR="00DE6DCB" w:rsidRDefault="00DE6DCB" w:rsidP="009E1C7A">
            <w:pPr>
              <w:jc w:val="center"/>
              <w:rPr>
                <w:rFonts w:cstheme="minorHAnsi"/>
              </w:rPr>
            </w:pPr>
          </w:p>
        </w:tc>
      </w:tr>
    </w:tbl>
    <w:p w14:paraId="2169881F" w14:textId="77777777" w:rsidR="001A45B8" w:rsidRDefault="001A45B8" w:rsidP="001A45B8"/>
    <w:p w14:paraId="6897C1B6" w14:textId="77777777" w:rsidR="001A45B8" w:rsidRDefault="001A45B8">
      <w:pPr>
        <w:rPr>
          <w:b/>
        </w:rPr>
      </w:pPr>
      <w:r>
        <w:rPr>
          <w:b/>
        </w:rPr>
        <w:br w:type="page"/>
      </w:r>
    </w:p>
    <w:p w14:paraId="20EF42A7" w14:textId="45A9F81B" w:rsidR="001A45B8" w:rsidRDefault="001A45B8" w:rsidP="001A45B8">
      <w:r w:rsidRPr="00741812">
        <w:rPr>
          <w:b/>
        </w:rPr>
        <w:lastRenderedPageBreak/>
        <w:t>Table 2.</w:t>
      </w:r>
      <w:r>
        <w:t xml:space="preserve"> </w:t>
      </w:r>
      <w:r w:rsidR="004D30F3"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00574B89" w:rsidRPr="00D0485A">
        <w:t>Regression parameters r represent the per capita yearly intrinsic rate of increase and K the carrying capacity</w:t>
      </w:r>
      <w:r w:rsidR="00574B89">
        <w:t>, in units of hectares occupied. The ‘Phase’ column gives a shorthand for referring to the data subsetting structure indicated by the Regime Shift Detector 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574B89" w14:paraId="17B00B25" w14:textId="77777777" w:rsidTr="009E1C7A">
        <w:tc>
          <w:tcPr>
            <w:tcW w:w="1350" w:type="dxa"/>
            <w:tcBorders>
              <w:top w:val="single" w:sz="4" w:space="0" w:color="auto"/>
              <w:bottom w:val="single" w:sz="4" w:space="0" w:color="auto"/>
            </w:tcBorders>
          </w:tcPr>
          <w:p w14:paraId="15DCCADA" w14:textId="7C4DF98F" w:rsidR="00574B89" w:rsidRPr="005E54DF" w:rsidRDefault="00574B89" w:rsidP="009E1C7A">
            <w:pPr>
              <w:rPr>
                <w:b/>
              </w:rPr>
            </w:pPr>
            <w:bookmarkStart w:id="3" w:name="_Hlk486250676"/>
            <w:r>
              <w:rPr>
                <w:b/>
              </w:rPr>
              <w:t>Data structure</w:t>
            </w:r>
          </w:p>
        </w:tc>
        <w:tc>
          <w:tcPr>
            <w:tcW w:w="1060" w:type="dxa"/>
            <w:tcBorders>
              <w:top w:val="single" w:sz="4" w:space="0" w:color="auto"/>
              <w:bottom w:val="single" w:sz="4" w:space="0" w:color="auto"/>
            </w:tcBorders>
          </w:tcPr>
          <w:p w14:paraId="4E0B95C3" w14:textId="77777777" w:rsidR="00574B89" w:rsidRPr="005E54DF" w:rsidRDefault="00574B89" w:rsidP="009E1C7A">
            <w:pPr>
              <w:rPr>
                <w:b/>
              </w:rPr>
            </w:pPr>
            <w:r w:rsidRPr="005E54DF">
              <w:rPr>
                <w:b/>
              </w:rPr>
              <w:t>Phase</w:t>
            </w:r>
          </w:p>
        </w:tc>
        <w:tc>
          <w:tcPr>
            <w:tcW w:w="2183" w:type="dxa"/>
            <w:tcBorders>
              <w:top w:val="single" w:sz="4" w:space="0" w:color="auto"/>
              <w:bottom w:val="single" w:sz="4" w:space="0" w:color="auto"/>
            </w:tcBorders>
          </w:tcPr>
          <w:p w14:paraId="2D7D2CB6" w14:textId="77777777" w:rsidR="00574B89" w:rsidRPr="005E54DF" w:rsidRDefault="00574B89" w:rsidP="009E1C7A">
            <w:pPr>
              <w:rPr>
                <w:b/>
              </w:rPr>
            </w:pPr>
            <w:r w:rsidRPr="005E54DF">
              <w:rPr>
                <w:b/>
              </w:rPr>
              <w:t>Years in subset</w:t>
            </w:r>
          </w:p>
        </w:tc>
        <w:tc>
          <w:tcPr>
            <w:tcW w:w="1572" w:type="dxa"/>
            <w:tcBorders>
              <w:top w:val="single" w:sz="4" w:space="0" w:color="auto"/>
              <w:bottom w:val="single" w:sz="4" w:space="0" w:color="auto"/>
            </w:tcBorders>
          </w:tcPr>
          <w:p w14:paraId="362917E9" w14:textId="77777777" w:rsidR="00574B89" w:rsidRPr="005E54DF" w:rsidRDefault="00574B89" w:rsidP="009E1C7A">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61871EA8" w14:textId="77777777" w:rsidR="00574B89" w:rsidRPr="005E54DF" w:rsidRDefault="00574B89" w:rsidP="009E1C7A">
            <w:pPr>
              <w:jc w:val="center"/>
              <w:rPr>
                <w:b/>
              </w:rPr>
            </w:pPr>
            <w:r w:rsidRPr="005E54DF">
              <w:rPr>
                <w:b/>
              </w:rPr>
              <w:t xml:space="preserve">K ( </w:t>
            </w:r>
            <w:r w:rsidRPr="005E54DF">
              <w:rPr>
                <w:rFonts w:cstheme="minorHAnsi"/>
                <w:b/>
              </w:rPr>
              <w:t>±</w:t>
            </w:r>
            <w:r w:rsidRPr="005E54DF">
              <w:rPr>
                <w:b/>
              </w:rPr>
              <w:t xml:space="preserve"> SE)</w:t>
            </w:r>
          </w:p>
        </w:tc>
      </w:tr>
      <w:tr w:rsidR="00574B89" w14:paraId="10AC8AFF" w14:textId="77777777" w:rsidTr="009E1C7A">
        <w:tc>
          <w:tcPr>
            <w:tcW w:w="1350" w:type="dxa"/>
            <w:tcBorders>
              <w:top w:val="single" w:sz="4" w:space="0" w:color="auto"/>
            </w:tcBorders>
          </w:tcPr>
          <w:p w14:paraId="57A8446F" w14:textId="77777777" w:rsidR="00574B89" w:rsidRDefault="00574B89" w:rsidP="009E1C7A">
            <w:r>
              <w:t>One break</w:t>
            </w:r>
          </w:p>
        </w:tc>
        <w:tc>
          <w:tcPr>
            <w:tcW w:w="1060" w:type="dxa"/>
            <w:tcBorders>
              <w:top w:val="single" w:sz="4" w:space="0" w:color="auto"/>
            </w:tcBorders>
          </w:tcPr>
          <w:p w14:paraId="28764AD5" w14:textId="77777777" w:rsidR="00574B89" w:rsidRDefault="00574B89" w:rsidP="009E1C7A">
            <w:r>
              <w:t>A</w:t>
            </w:r>
          </w:p>
        </w:tc>
        <w:tc>
          <w:tcPr>
            <w:tcW w:w="2183" w:type="dxa"/>
            <w:tcBorders>
              <w:top w:val="single" w:sz="4" w:space="0" w:color="auto"/>
            </w:tcBorders>
          </w:tcPr>
          <w:p w14:paraId="5D2199A8" w14:textId="77777777" w:rsidR="00574B89" w:rsidRDefault="00574B89" w:rsidP="009E1C7A">
            <w:r>
              <w:t>1995-2003</w:t>
            </w:r>
          </w:p>
        </w:tc>
        <w:tc>
          <w:tcPr>
            <w:tcW w:w="1572" w:type="dxa"/>
          </w:tcPr>
          <w:p w14:paraId="6D10986C" w14:textId="77777777" w:rsidR="00574B89" w:rsidRDefault="00574B89" w:rsidP="009E1C7A">
            <w:pPr>
              <w:jc w:val="center"/>
              <w:rPr>
                <w:rFonts w:cstheme="minorHAnsi"/>
              </w:rPr>
            </w:pPr>
            <w:r>
              <w:rPr>
                <w:rFonts w:cstheme="minorHAnsi"/>
              </w:rPr>
              <w:t>1.0 ± 0.5</w:t>
            </w:r>
          </w:p>
        </w:tc>
        <w:tc>
          <w:tcPr>
            <w:tcW w:w="1401" w:type="dxa"/>
          </w:tcPr>
          <w:p w14:paraId="30B451A2" w14:textId="77777777" w:rsidR="00574B89" w:rsidRDefault="00574B89" w:rsidP="009E1C7A">
            <w:pPr>
              <w:jc w:val="center"/>
              <w:rPr>
                <w:rFonts w:cstheme="minorHAnsi"/>
              </w:rPr>
            </w:pPr>
            <w:r>
              <w:rPr>
                <w:rFonts w:cstheme="minorHAnsi"/>
              </w:rPr>
              <w:t>10.1 ± 1.9</w:t>
            </w:r>
          </w:p>
        </w:tc>
      </w:tr>
      <w:tr w:rsidR="00574B89" w14:paraId="4695E805" w14:textId="77777777" w:rsidTr="009E1C7A">
        <w:tc>
          <w:tcPr>
            <w:tcW w:w="1350" w:type="dxa"/>
          </w:tcPr>
          <w:p w14:paraId="465D15A1" w14:textId="77777777" w:rsidR="00574B89" w:rsidRDefault="00574B89" w:rsidP="009E1C7A"/>
        </w:tc>
        <w:tc>
          <w:tcPr>
            <w:tcW w:w="1060" w:type="dxa"/>
          </w:tcPr>
          <w:p w14:paraId="6237E9EB" w14:textId="63EBE691" w:rsidR="00574B89" w:rsidRDefault="00574B89" w:rsidP="00574B89">
            <w:r>
              <w:t>B</w:t>
            </w:r>
          </w:p>
        </w:tc>
        <w:tc>
          <w:tcPr>
            <w:tcW w:w="2183" w:type="dxa"/>
          </w:tcPr>
          <w:p w14:paraId="1615B53D" w14:textId="77777777" w:rsidR="00574B89" w:rsidRDefault="00574B89" w:rsidP="009E1C7A">
            <w:r>
              <w:t>2001-2015</w:t>
            </w:r>
          </w:p>
        </w:tc>
        <w:tc>
          <w:tcPr>
            <w:tcW w:w="1572" w:type="dxa"/>
          </w:tcPr>
          <w:p w14:paraId="59D6A8F8" w14:textId="77777777" w:rsidR="00574B89" w:rsidRDefault="00574B89" w:rsidP="009E1C7A">
            <w:pPr>
              <w:jc w:val="center"/>
            </w:pPr>
            <w:r>
              <w:rPr>
                <w:rFonts w:cstheme="minorHAnsi"/>
              </w:rPr>
              <w:t>0.8 ± 0.3</w:t>
            </w:r>
          </w:p>
        </w:tc>
        <w:tc>
          <w:tcPr>
            <w:tcW w:w="1401" w:type="dxa"/>
          </w:tcPr>
          <w:p w14:paraId="1B1D1AB2" w14:textId="77777777" w:rsidR="00574B89" w:rsidRDefault="00574B89" w:rsidP="009E1C7A">
            <w:pPr>
              <w:jc w:val="center"/>
            </w:pPr>
            <w:r>
              <w:rPr>
                <w:rFonts w:cstheme="minorHAnsi"/>
              </w:rPr>
              <w:t>4.1 ± 0.7</w:t>
            </w:r>
          </w:p>
        </w:tc>
      </w:tr>
      <w:tr w:rsidR="00574B89" w14:paraId="701E27D2" w14:textId="77777777" w:rsidTr="009E1C7A">
        <w:tc>
          <w:tcPr>
            <w:tcW w:w="1350" w:type="dxa"/>
          </w:tcPr>
          <w:p w14:paraId="318CBDE3" w14:textId="77777777" w:rsidR="00574B89" w:rsidRDefault="00574B89" w:rsidP="009E1C7A"/>
        </w:tc>
        <w:tc>
          <w:tcPr>
            <w:tcW w:w="1060" w:type="dxa"/>
          </w:tcPr>
          <w:p w14:paraId="584E5CC6" w14:textId="77777777" w:rsidR="00574B89" w:rsidRDefault="00574B89" w:rsidP="009E1C7A"/>
        </w:tc>
        <w:tc>
          <w:tcPr>
            <w:tcW w:w="2183" w:type="dxa"/>
          </w:tcPr>
          <w:p w14:paraId="5149FBE2" w14:textId="77777777" w:rsidR="00574B89" w:rsidRDefault="00574B89" w:rsidP="009E1C7A"/>
        </w:tc>
        <w:tc>
          <w:tcPr>
            <w:tcW w:w="1572" w:type="dxa"/>
          </w:tcPr>
          <w:p w14:paraId="1E50F2C8" w14:textId="77777777" w:rsidR="00574B89" w:rsidRDefault="00574B89" w:rsidP="009E1C7A">
            <w:pPr>
              <w:jc w:val="center"/>
              <w:rPr>
                <w:rFonts w:cstheme="minorHAnsi"/>
              </w:rPr>
            </w:pPr>
          </w:p>
        </w:tc>
        <w:tc>
          <w:tcPr>
            <w:tcW w:w="1401" w:type="dxa"/>
          </w:tcPr>
          <w:p w14:paraId="227EA8CB" w14:textId="77777777" w:rsidR="00574B89" w:rsidRDefault="00574B89" w:rsidP="009E1C7A">
            <w:pPr>
              <w:jc w:val="center"/>
              <w:rPr>
                <w:rFonts w:cstheme="minorHAnsi"/>
              </w:rPr>
            </w:pPr>
          </w:p>
        </w:tc>
      </w:tr>
      <w:bookmarkEnd w:id="3"/>
    </w:tbl>
    <w:p w14:paraId="4FEA8658" w14:textId="77777777" w:rsidR="001A45B8" w:rsidRDefault="001A45B8"/>
    <w:p w14:paraId="7330BCE6" w14:textId="77777777" w:rsidR="00FE5AC4" w:rsidRDefault="00FE5AC4">
      <w:r>
        <w:br w:type="page"/>
      </w:r>
    </w:p>
    <w:p w14:paraId="2FCBC914" w14:textId="77777777" w:rsidR="00FE5AC4" w:rsidRPr="0014050F" w:rsidRDefault="00FE5AC4" w:rsidP="00FE5AC4">
      <w:pPr>
        <w:rPr>
          <w:b/>
        </w:rPr>
      </w:pPr>
      <w:r w:rsidRPr="0014050F">
        <w:rPr>
          <w:b/>
        </w:rPr>
        <w:lastRenderedPageBreak/>
        <w:t>Figure captions</w:t>
      </w:r>
    </w:p>
    <w:p w14:paraId="651E96F8" w14:textId="77777777" w:rsidR="00FE5AC4" w:rsidRDefault="00FE5AC4" w:rsidP="00FE5AC4">
      <w:r>
        <w:t>Figure obs_outcomes</w:t>
      </w:r>
      <w:r w:rsidRPr="006F7244">
        <w:t xml:space="preserve">: </w:t>
      </w:r>
      <w:r>
        <w:rPr>
          <w:b/>
        </w:rPr>
        <w:t xml:space="preserve">Observed outcomes of </w:t>
      </w:r>
      <w:r w:rsidRPr="006F7244">
        <w:rPr>
          <w:b/>
        </w:rPr>
        <w:t xml:space="preserve">Regime Shift Detector Script </w:t>
      </w:r>
      <w:r>
        <w:rPr>
          <w:b/>
        </w:rPr>
        <w:t>relative to simulation conditions</w:t>
      </w:r>
      <w:r w:rsidRPr="006F7244">
        <w:rPr>
          <w:b/>
        </w:rPr>
        <w:t>.</w:t>
      </w:r>
      <w:r w:rsidRPr="006F7244">
        <w:t xml:space="preserve"> Proportion of results with a given outcome under </w:t>
      </w:r>
      <w:r>
        <w:t>varied simulation length in years</w:t>
      </w:r>
      <w:r w:rsidRPr="006F7244">
        <w:t xml:space="preserve">. Sets of 0, 1, 2 and 3 break points were randomly generated from within the set of possible values, and data were simulated with </w:t>
      </w:r>
      <w:r>
        <w:t xml:space="preserve">a 20% shift of r </w:t>
      </w:r>
      <w:r w:rsidRPr="006F7244">
        <w:t>and a 40% shift of K at the given break point. Each series consisted of 25</w:t>
      </w:r>
      <w:r>
        <w:t xml:space="preserve"> years of </w:t>
      </w:r>
      <w:r w:rsidRPr="006F7244">
        <w:t xml:space="preserve">simulated data and each scenario was iterated 500 times. Lines joining points represent a third order polynomial GAM representing the best fit, with standard error. </w:t>
      </w:r>
      <w:r>
        <w:t xml:space="preserve">Data are plotted here by output of the regime shift detector script under varied sampling error (i.e. % noise)  and input break point combination conditions,  where </w:t>
      </w:r>
      <w:r w:rsidRPr="006F7244">
        <w:t xml:space="preserve">A) </w:t>
      </w:r>
      <w:r>
        <w:t>proportion of scenarios where zero breaks were detected</w:t>
      </w:r>
      <w:r w:rsidRPr="006F7244">
        <w:t xml:space="preserve">; B) </w:t>
      </w:r>
      <w:r>
        <w:t>proportion of scenarios where one break was identified</w:t>
      </w:r>
      <w:r w:rsidRPr="006F7244">
        <w:t xml:space="preserve">; C) </w:t>
      </w:r>
      <w:r>
        <w:t>scenarios with two break points identified</w:t>
      </w:r>
      <w:r w:rsidRPr="006F7244">
        <w:t xml:space="preserve">; </w:t>
      </w:r>
      <w:r>
        <w:t xml:space="preserve"> and </w:t>
      </w:r>
      <w:r w:rsidRPr="006F7244">
        <w:t xml:space="preserve">D) </w:t>
      </w:r>
      <w:r>
        <w:t>scenarios where three breaks were identified by the regime shift detector script.</w:t>
      </w:r>
    </w:p>
    <w:p w14:paraId="6192902B" w14:textId="18836FFC" w:rsidR="00FE5AC4" w:rsidRDefault="00FE5AC4" w:rsidP="00FE5AC4">
      <w:bookmarkStart w:id="4" w:name="_Hlk485739126"/>
      <w:r>
        <w:t xml:space="preserve">Figure Harmonia: </w:t>
      </w:r>
      <w:r w:rsidRPr="00094786">
        <w:rPr>
          <w:b/>
        </w:rPr>
        <w:t>Regime shift detector breaks and Ricker model fits for an invasive ladybeetle</w:t>
      </w:r>
      <w:r>
        <w:t>. Population data documenti</w:t>
      </w:r>
      <w:r w:rsidR="004D30F3">
        <w:t>ng</w:t>
      </w:r>
      <w:r>
        <w:t xml:space="preserve"> the invasion of </w:t>
      </w:r>
      <w:r w:rsidRPr="004B2A07">
        <w:rPr>
          <w:i/>
        </w:rPr>
        <w:t>Harmonia axyridis</w:t>
      </w:r>
      <w:r>
        <w:t xml:space="preserve">, a ladybeetle native to eastern Asia, to plots at the Kellogg Biological Station in southwestern Michigan, USA, 1994-2015  A) Time series documenting average number of adults captured, per trap, per year.  Vertical blue lines indicate timings </w:t>
      </w:r>
      <w:r w:rsidR="004D30F3">
        <w:t>of shifts in dynamics, as indicated by the Regime Shift Detector model</w:t>
      </w:r>
      <w:r>
        <w:t>. B) Ricker fits of phases of population dynamics as</w:t>
      </w:r>
      <w:r w:rsidR="004D30F3">
        <w:t xml:space="preserve"> indicated by the Regime Shift Detector model</w:t>
      </w:r>
      <w:r>
        <w:t xml:space="preserve">. </w:t>
      </w:r>
    </w:p>
    <w:bookmarkEnd w:id="4"/>
    <w:p w14:paraId="105D9BC1" w14:textId="7496F4CD" w:rsidR="00FE5AC4" w:rsidRDefault="00FE5AC4" w:rsidP="0074695C">
      <w:r w:rsidRPr="004B2A07">
        <w:t xml:space="preserve">Figure </w:t>
      </w:r>
      <w:r>
        <w:t>Monarch</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5"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rsidR="004D30F3">
        <w:t>7.</w:t>
      </w:r>
      <w:r w:rsidRPr="004B2A07">
        <w:t xml:space="preserve">  </w:t>
      </w:r>
      <w:bookmarkEnd w:id="5"/>
      <w:r w:rsidRPr="004B2A07">
        <w:t xml:space="preserve">A) Time series documenting </w:t>
      </w:r>
      <w:r>
        <w:t>raw data of estimated area occupied by overwintering monarchs by</w:t>
      </w:r>
      <w:r w:rsidRPr="004B2A07">
        <w:t xml:space="preserve"> year.  Vertical blue line indicate</w:t>
      </w:r>
      <w:r w:rsidR="004D30F3">
        <w:t>s</w:t>
      </w:r>
      <w:r w:rsidRPr="004B2A07">
        <w:t xml:space="preserve"> timing </w:t>
      </w:r>
      <w:r>
        <w:t>o</w:t>
      </w:r>
      <w:r w:rsidRPr="004B2A07">
        <w:t>f a</w:t>
      </w:r>
      <w:r w:rsidR="004D30F3" w:rsidRPr="004D30F3">
        <w:t xml:space="preserve"> shift in dynamics, as indicated by</w:t>
      </w:r>
      <w:r w:rsidR="004D30F3">
        <w:t xml:space="preserve"> the Regime Shift Detector model</w:t>
      </w:r>
      <w:r w:rsidRPr="004D30F3">
        <w:t>.</w:t>
      </w:r>
      <w:r w:rsidRPr="004B2A07">
        <w:t xml:space="preserve">  B) </w:t>
      </w:r>
      <w:r w:rsidR="0074695C">
        <w:t>Ricker fits of phases of population dynamics as indicated by the Regime Shift Detector model.</w:t>
      </w:r>
    </w:p>
    <w:sectPr w:rsidR="00FE5AC4">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5A3026" w16cid:durableId="1DD629D2"/>
  <w16cid:commentId w16cid:paraId="4A0BFE22" w16cid:durableId="1DD629D5"/>
  <w16cid:commentId w16cid:paraId="44C16C69" w16cid:durableId="1DD629D6"/>
  <w16cid:commentId w16cid:paraId="33CF8C7E" w16cid:durableId="1DD629D7"/>
  <w16cid:commentId w16cid:paraId="73396387" w16cid:durableId="1DD629D8"/>
  <w16cid:commentId w16cid:paraId="3E55EBE6" w16cid:durableId="1DD629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0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12C"/>
    <w:rsid w:val="00041695"/>
    <w:rsid w:val="000641AE"/>
    <w:rsid w:val="00064812"/>
    <w:rsid w:val="00067FB7"/>
    <w:rsid w:val="00082F94"/>
    <w:rsid w:val="000967CF"/>
    <w:rsid w:val="000C010E"/>
    <w:rsid w:val="000D7549"/>
    <w:rsid w:val="000E08D8"/>
    <w:rsid w:val="000E79AB"/>
    <w:rsid w:val="00110925"/>
    <w:rsid w:val="001117D0"/>
    <w:rsid w:val="00111F23"/>
    <w:rsid w:val="001207E1"/>
    <w:rsid w:val="0012443C"/>
    <w:rsid w:val="001247E5"/>
    <w:rsid w:val="00125A94"/>
    <w:rsid w:val="00135D67"/>
    <w:rsid w:val="001363D5"/>
    <w:rsid w:val="0014050F"/>
    <w:rsid w:val="0014402B"/>
    <w:rsid w:val="00144D3E"/>
    <w:rsid w:val="001707D6"/>
    <w:rsid w:val="001708ED"/>
    <w:rsid w:val="00183469"/>
    <w:rsid w:val="00183578"/>
    <w:rsid w:val="00192770"/>
    <w:rsid w:val="001A45B8"/>
    <w:rsid w:val="001A55AD"/>
    <w:rsid w:val="001A7639"/>
    <w:rsid w:val="001B2A15"/>
    <w:rsid w:val="001D3A78"/>
    <w:rsid w:val="001E5FF0"/>
    <w:rsid w:val="001E7BBE"/>
    <w:rsid w:val="001F08E5"/>
    <w:rsid w:val="001F1F22"/>
    <w:rsid w:val="00202B26"/>
    <w:rsid w:val="00220E9B"/>
    <w:rsid w:val="00252A3F"/>
    <w:rsid w:val="0025397A"/>
    <w:rsid w:val="00253A5C"/>
    <w:rsid w:val="00257541"/>
    <w:rsid w:val="0026339A"/>
    <w:rsid w:val="002806C0"/>
    <w:rsid w:val="00290025"/>
    <w:rsid w:val="00291F1D"/>
    <w:rsid w:val="002A3676"/>
    <w:rsid w:val="002C07AC"/>
    <w:rsid w:val="002C086A"/>
    <w:rsid w:val="002C43F6"/>
    <w:rsid w:val="002D724B"/>
    <w:rsid w:val="002F3300"/>
    <w:rsid w:val="00317337"/>
    <w:rsid w:val="00321265"/>
    <w:rsid w:val="00321525"/>
    <w:rsid w:val="00351C6A"/>
    <w:rsid w:val="00361520"/>
    <w:rsid w:val="00372BCA"/>
    <w:rsid w:val="003731A4"/>
    <w:rsid w:val="003750B0"/>
    <w:rsid w:val="0038590F"/>
    <w:rsid w:val="00392229"/>
    <w:rsid w:val="003C200C"/>
    <w:rsid w:val="003C31BE"/>
    <w:rsid w:val="003D791C"/>
    <w:rsid w:val="003E3172"/>
    <w:rsid w:val="003F1C69"/>
    <w:rsid w:val="003F2240"/>
    <w:rsid w:val="003F79D2"/>
    <w:rsid w:val="00400898"/>
    <w:rsid w:val="004064FD"/>
    <w:rsid w:val="0041302A"/>
    <w:rsid w:val="00422095"/>
    <w:rsid w:val="00426F5D"/>
    <w:rsid w:val="004357F0"/>
    <w:rsid w:val="0044787F"/>
    <w:rsid w:val="00457076"/>
    <w:rsid w:val="0046523D"/>
    <w:rsid w:val="0048079B"/>
    <w:rsid w:val="0048369C"/>
    <w:rsid w:val="00492A1E"/>
    <w:rsid w:val="004B1518"/>
    <w:rsid w:val="004B5CF5"/>
    <w:rsid w:val="004C72A1"/>
    <w:rsid w:val="004D30F3"/>
    <w:rsid w:val="004E242B"/>
    <w:rsid w:val="004E2AD0"/>
    <w:rsid w:val="00517974"/>
    <w:rsid w:val="005270FD"/>
    <w:rsid w:val="005327D8"/>
    <w:rsid w:val="00553662"/>
    <w:rsid w:val="005636B6"/>
    <w:rsid w:val="00572BD9"/>
    <w:rsid w:val="00573D9F"/>
    <w:rsid w:val="005747CE"/>
    <w:rsid w:val="00574B89"/>
    <w:rsid w:val="00574DB7"/>
    <w:rsid w:val="00581370"/>
    <w:rsid w:val="00591A5D"/>
    <w:rsid w:val="00592CE1"/>
    <w:rsid w:val="00593F4D"/>
    <w:rsid w:val="0059653A"/>
    <w:rsid w:val="005D1B67"/>
    <w:rsid w:val="005D4046"/>
    <w:rsid w:val="005E54DF"/>
    <w:rsid w:val="005E5969"/>
    <w:rsid w:val="005F269F"/>
    <w:rsid w:val="005F5665"/>
    <w:rsid w:val="00606953"/>
    <w:rsid w:val="00612797"/>
    <w:rsid w:val="00621E6F"/>
    <w:rsid w:val="00633A5C"/>
    <w:rsid w:val="00656A99"/>
    <w:rsid w:val="00677AA2"/>
    <w:rsid w:val="006871C7"/>
    <w:rsid w:val="00697A0B"/>
    <w:rsid w:val="006A403A"/>
    <w:rsid w:val="006E271A"/>
    <w:rsid w:val="006F5AD1"/>
    <w:rsid w:val="006F7116"/>
    <w:rsid w:val="007045F9"/>
    <w:rsid w:val="00704711"/>
    <w:rsid w:val="00731895"/>
    <w:rsid w:val="007328EE"/>
    <w:rsid w:val="00741812"/>
    <w:rsid w:val="00742C1A"/>
    <w:rsid w:val="0074695C"/>
    <w:rsid w:val="00752458"/>
    <w:rsid w:val="0075326B"/>
    <w:rsid w:val="0075339F"/>
    <w:rsid w:val="00754946"/>
    <w:rsid w:val="00776AE4"/>
    <w:rsid w:val="007806DB"/>
    <w:rsid w:val="00784ADE"/>
    <w:rsid w:val="0078733D"/>
    <w:rsid w:val="007A509C"/>
    <w:rsid w:val="007A7749"/>
    <w:rsid w:val="007B18B6"/>
    <w:rsid w:val="007C6007"/>
    <w:rsid w:val="007E3B10"/>
    <w:rsid w:val="007F1F77"/>
    <w:rsid w:val="0082128B"/>
    <w:rsid w:val="008336D9"/>
    <w:rsid w:val="00837C67"/>
    <w:rsid w:val="00841C12"/>
    <w:rsid w:val="00843B6E"/>
    <w:rsid w:val="008540FB"/>
    <w:rsid w:val="00860407"/>
    <w:rsid w:val="00871640"/>
    <w:rsid w:val="00886CEB"/>
    <w:rsid w:val="008A2111"/>
    <w:rsid w:val="008A2623"/>
    <w:rsid w:val="008B00A3"/>
    <w:rsid w:val="008B7AC6"/>
    <w:rsid w:val="008D37F3"/>
    <w:rsid w:val="008F7CB2"/>
    <w:rsid w:val="00903F82"/>
    <w:rsid w:val="00911A04"/>
    <w:rsid w:val="00922966"/>
    <w:rsid w:val="00925826"/>
    <w:rsid w:val="00925F1C"/>
    <w:rsid w:val="00944E76"/>
    <w:rsid w:val="009508B7"/>
    <w:rsid w:val="00957A84"/>
    <w:rsid w:val="0096009C"/>
    <w:rsid w:val="00986C0E"/>
    <w:rsid w:val="00995D3D"/>
    <w:rsid w:val="009A048A"/>
    <w:rsid w:val="009A6C65"/>
    <w:rsid w:val="009B7A90"/>
    <w:rsid w:val="009C506D"/>
    <w:rsid w:val="009E1C7A"/>
    <w:rsid w:val="009F27F6"/>
    <w:rsid w:val="009F4029"/>
    <w:rsid w:val="00A22370"/>
    <w:rsid w:val="00A27966"/>
    <w:rsid w:val="00A42F5C"/>
    <w:rsid w:val="00A618BF"/>
    <w:rsid w:val="00A755B5"/>
    <w:rsid w:val="00A8225B"/>
    <w:rsid w:val="00A87775"/>
    <w:rsid w:val="00A9411C"/>
    <w:rsid w:val="00AB6A6A"/>
    <w:rsid w:val="00AC2705"/>
    <w:rsid w:val="00AD15BB"/>
    <w:rsid w:val="00AD1EF9"/>
    <w:rsid w:val="00AD39F8"/>
    <w:rsid w:val="00AD50EF"/>
    <w:rsid w:val="00AD6F61"/>
    <w:rsid w:val="00AE0A78"/>
    <w:rsid w:val="00AF6A88"/>
    <w:rsid w:val="00B04AE4"/>
    <w:rsid w:val="00B2319C"/>
    <w:rsid w:val="00B32EB7"/>
    <w:rsid w:val="00B35DE1"/>
    <w:rsid w:val="00B4378A"/>
    <w:rsid w:val="00B45721"/>
    <w:rsid w:val="00B47922"/>
    <w:rsid w:val="00B538B9"/>
    <w:rsid w:val="00B570CE"/>
    <w:rsid w:val="00B656E7"/>
    <w:rsid w:val="00B721BE"/>
    <w:rsid w:val="00B86EB3"/>
    <w:rsid w:val="00BA1A33"/>
    <w:rsid w:val="00BB7E41"/>
    <w:rsid w:val="00BC53DB"/>
    <w:rsid w:val="00BD1F08"/>
    <w:rsid w:val="00BD79B3"/>
    <w:rsid w:val="00BF1DCE"/>
    <w:rsid w:val="00BF63D1"/>
    <w:rsid w:val="00C02966"/>
    <w:rsid w:val="00C06C09"/>
    <w:rsid w:val="00C10F60"/>
    <w:rsid w:val="00C20B0F"/>
    <w:rsid w:val="00C26D6E"/>
    <w:rsid w:val="00C319D9"/>
    <w:rsid w:val="00C34E31"/>
    <w:rsid w:val="00C37DF0"/>
    <w:rsid w:val="00C37E17"/>
    <w:rsid w:val="00C41851"/>
    <w:rsid w:val="00C4522F"/>
    <w:rsid w:val="00C4680F"/>
    <w:rsid w:val="00C6046B"/>
    <w:rsid w:val="00C736F1"/>
    <w:rsid w:val="00C766D5"/>
    <w:rsid w:val="00C829A5"/>
    <w:rsid w:val="00C90043"/>
    <w:rsid w:val="00C9015D"/>
    <w:rsid w:val="00C955A0"/>
    <w:rsid w:val="00C95779"/>
    <w:rsid w:val="00C9585A"/>
    <w:rsid w:val="00CA175B"/>
    <w:rsid w:val="00CA5A17"/>
    <w:rsid w:val="00CB3853"/>
    <w:rsid w:val="00CC4F08"/>
    <w:rsid w:val="00CD4221"/>
    <w:rsid w:val="00CF38D9"/>
    <w:rsid w:val="00D0485A"/>
    <w:rsid w:val="00D11CB8"/>
    <w:rsid w:val="00D14F47"/>
    <w:rsid w:val="00D204D7"/>
    <w:rsid w:val="00D27579"/>
    <w:rsid w:val="00D53DD5"/>
    <w:rsid w:val="00D913EE"/>
    <w:rsid w:val="00DC07A3"/>
    <w:rsid w:val="00DC161A"/>
    <w:rsid w:val="00DC41BD"/>
    <w:rsid w:val="00DC4847"/>
    <w:rsid w:val="00DC6380"/>
    <w:rsid w:val="00DE437E"/>
    <w:rsid w:val="00DE6DCB"/>
    <w:rsid w:val="00E12892"/>
    <w:rsid w:val="00E17C34"/>
    <w:rsid w:val="00E23F43"/>
    <w:rsid w:val="00E35049"/>
    <w:rsid w:val="00E35B8A"/>
    <w:rsid w:val="00E4222A"/>
    <w:rsid w:val="00E45CE4"/>
    <w:rsid w:val="00E4705D"/>
    <w:rsid w:val="00E4756B"/>
    <w:rsid w:val="00E60134"/>
    <w:rsid w:val="00E62353"/>
    <w:rsid w:val="00E626D3"/>
    <w:rsid w:val="00E64DD7"/>
    <w:rsid w:val="00E65549"/>
    <w:rsid w:val="00E711FA"/>
    <w:rsid w:val="00E73B86"/>
    <w:rsid w:val="00E76112"/>
    <w:rsid w:val="00E81E4B"/>
    <w:rsid w:val="00E87A5A"/>
    <w:rsid w:val="00E95D01"/>
    <w:rsid w:val="00EB0991"/>
    <w:rsid w:val="00EB5008"/>
    <w:rsid w:val="00EC6DEF"/>
    <w:rsid w:val="00ED431F"/>
    <w:rsid w:val="00ED4496"/>
    <w:rsid w:val="00EE3D4F"/>
    <w:rsid w:val="00EF0195"/>
    <w:rsid w:val="00F000D9"/>
    <w:rsid w:val="00F03FA1"/>
    <w:rsid w:val="00F31AB6"/>
    <w:rsid w:val="00F43173"/>
    <w:rsid w:val="00F52FE2"/>
    <w:rsid w:val="00F64495"/>
    <w:rsid w:val="00F740EE"/>
    <w:rsid w:val="00F75BFC"/>
    <w:rsid w:val="00F8199D"/>
    <w:rsid w:val="00F902AF"/>
    <w:rsid w:val="00FA3621"/>
    <w:rsid w:val="00FB31E7"/>
    <w:rsid w:val="00FB4B02"/>
    <w:rsid w:val="00FC0484"/>
    <w:rsid w:val="00FC0BA4"/>
    <w:rsid w:val="00FD22E9"/>
    <w:rsid w:val="00FE5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BE2A74"/>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customStyle="1" w:styleId="UnresolvedMention1">
    <w:name w:val="Unresolved Mention1"/>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 w:type="character" w:styleId="CommentReference">
    <w:name w:val="annotation reference"/>
    <w:basedOn w:val="DefaultParagraphFont"/>
    <w:uiPriority w:val="99"/>
    <w:semiHidden/>
    <w:unhideWhenUsed/>
    <w:rsid w:val="00843B6E"/>
    <w:rPr>
      <w:sz w:val="16"/>
      <w:szCs w:val="16"/>
    </w:rPr>
  </w:style>
  <w:style w:type="paragraph" w:styleId="CommentText">
    <w:name w:val="annotation text"/>
    <w:basedOn w:val="Normal"/>
    <w:link w:val="CommentTextChar"/>
    <w:uiPriority w:val="99"/>
    <w:semiHidden/>
    <w:unhideWhenUsed/>
    <w:rsid w:val="00843B6E"/>
    <w:pPr>
      <w:spacing w:line="240" w:lineRule="auto"/>
    </w:pPr>
    <w:rPr>
      <w:sz w:val="20"/>
      <w:szCs w:val="20"/>
    </w:rPr>
  </w:style>
  <w:style w:type="character" w:customStyle="1" w:styleId="CommentTextChar">
    <w:name w:val="Comment Text Char"/>
    <w:basedOn w:val="DefaultParagraphFont"/>
    <w:link w:val="CommentText"/>
    <w:uiPriority w:val="99"/>
    <w:semiHidden/>
    <w:rsid w:val="00843B6E"/>
    <w:rPr>
      <w:sz w:val="20"/>
      <w:szCs w:val="20"/>
    </w:rPr>
  </w:style>
  <w:style w:type="paragraph" w:styleId="CommentSubject">
    <w:name w:val="annotation subject"/>
    <w:basedOn w:val="CommentText"/>
    <w:next w:val="CommentText"/>
    <w:link w:val="CommentSubjectChar"/>
    <w:uiPriority w:val="99"/>
    <w:semiHidden/>
    <w:unhideWhenUsed/>
    <w:rsid w:val="00843B6E"/>
    <w:rPr>
      <w:b/>
      <w:bCs/>
    </w:rPr>
  </w:style>
  <w:style w:type="character" w:customStyle="1" w:styleId="CommentSubjectChar">
    <w:name w:val="Comment Subject Char"/>
    <w:basedOn w:val="CommentTextChar"/>
    <w:link w:val="CommentSubject"/>
    <w:uiPriority w:val="99"/>
    <w:semiHidden/>
    <w:rsid w:val="00843B6E"/>
    <w:rPr>
      <w:b/>
      <w:bCs/>
      <w:sz w:val="20"/>
      <w:szCs w:val="20"/>
    </w:rPr>
  </w:style>
  <w:style w:type="paragraph" w:styleId="BalloonText">
    <w:name w:val="Balloon Text"/>
    <w:basedOn w:val="Normal"/>
    <w:link w:val="BalloonTextChar"/>
    <w:uiPriority w:val="99"/>
    <w:semiHidden/>
    <w:unhideWhenUsed/>
    <w:rsid w:val="00843B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3B6E"/>
    <w:rPr>
      <w:rFonts w:ascii="Segoe UI" w:hAnsi="Segoe UI" w:cs="Segoe UI"/>
      <w:sz w:val="18"/>
      <w:szCs w:val="18"/>
    </w:rPr>
  </w:style>
  <w:style w:type="paragraph" w:styleId="Revision">
    <w:name w:val="Revision"/>
    <w:hidden/>
    <w:uiPriority w:val="99"/>
    <w:semiHidden/>
    <w:rsid w:val="00DE437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79919">
      <w:bodyDiv w:val="1"/>
      <w:marLeft w:val="0"/>
      <w:marRight w:val="0"/>
      <w:marTop w:val="0"/>
      <w:marBottom w:val="0"/>
      <w:divBdr>
        <w:top w:val="none" w:sz="0" w:space="0" w:color="auto"/>
        <w:left w:val="none" w:sz="0" w:space="0" w:color="auto"/>
        <w:bottom w:val="none" w:sz="0" w:space="0" w:color="auto"/>
        <w:right w:val="none" w:sz="0" w:space="0" w:color="auto"/>
      </w:divBdr>
    </w:div>
    <w:div w:id="1932466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 TargetMode="External"/><Relationship Id="rId5" Type="http://schemas.openxmlformats.org/officeDocument/2006/relationships/hyperlink" Target="mailto:cbahlai@kent.edu" TargetMode="Externa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47</TotalTime>
  <Pages>16</Pages>
  <Words>21343</Words>
  <Characters>121658</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Bahlai, Christine</cp:lastModifiedBy>
  <cp:revision>17</cp:revision>
  <dcterms:created xsi:type="dcterms:W3CDTF">2017-12-05T16:25:00Z</dcterms:created>
  <dcterms:modified xsi:type="dcterms:W3CDTF">2017-12-11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FfpfhgL6"/&gt;&lt;style id="http://www.zotero.org/styles/environmental-entomology" hasBibliography="1" bibliographyStyleHasBeenSet="1"/&gt;&lt;prefs&gt;&lt;pref name="fieldType" value="Field"/&gt;&lt;pref name="storeRef</vt:lpwstr>
  </property>
  <property fmtid="{D5CDD505-2E9C-101B-9397-08002B2CF9AE}" pid="3" name="ZOTERO_PREF_2">
    <vt:lpwstr>erences" value="true"/&gt;&lt;pref name="automaticJournalAbbreviations" value=""/&gt;&lt;pref name="noteType" value="0"/&gt;&lt;/prefs&gt;&lt;/data&gt;</vt:lpwstr>
  </property>
</Properties>
</file>